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E1B3F" w:rsidRDefault="00AE1B3F" w:rsidP="00AE1B3F">
      <w:pPr>
        <w:spacing w:line="480" w:lineRule="auto"/>
        <w:jc w:val="center"/>
        <w:rPr>
          <w:sz w:val="28"/>
        </w:rPr>
      </w:pPr>
      <w:r w:rsidRPr="00AE1B3F">
        <w:rPr>
          <w:b/>
          <w:sz w:val="28"/>
        </w:rPr>
        <w:t xml:space="preserve">Tolerance of </w:t>
      </w:r>
      <w:r w:rsidR="00456ACF">
        <w:rPr>
          <w:b/>
          <w:sz w:val="28"/>
        </w:rPr>
        <w:t xml:space="preserve">US </w:t>
      </w:r>
      <w:r w:rsidRPr="00AE1B3F">
        <w:rPr>
          <w:b/>
          <w:sz w:val="28"/>
        </w:rPr>
        <w:t>Midwest Soybean Cultivars to Preemergent Applications of Metribuzin and Sulfentrazone</w:t>
      </w:r>
    </w:p>
    <w:p w:rsidR="00D346B9" w:rsidRPr="004A6CC1" w:rsidRDefault="004A6CC1" w:rsidP="004A6CC1">
      <w:pPr>
        <w:spacing w:line="480" w:lineRule="auto"/>
        <w:jc w:val="center"/>
      </w:pPr>
      <w:r w:rsidRPr="004A6CC1">
        <w:t>Maxwel C Oliveira, Thomas Butts, Shaw</w:t>
      </w:r>
      <w:r>
        <w:t>n Conley, and Rodrigo Werle</w:t>
      </w:r>
    </w:p>
    <w:p w:rsidR="00D346B9" w:rsidRPr="004A6CC1" w:rsidRDefault="00D346B9" w:rsidP="00AE1B3F">
      <w:pPr>
        <w:spacing w:line="480" w:lineRule="auto"/>
        <w:rPr>
          <w:i/>
        </w:rPr>
      </w:pPr>
    </w:p>
    <w:p w:rsidR="00D346B9" w:rsidRPr="004A6CC1" w:rsidRDefault="00D346B9" w:rsidP="00AE1B3F">
      <w:pPr>
        <w:spacing w:line="480" w:lineRule="auto"/>
        <w:rPr>
          <w:i/>
        </w:rPr>
      </w:pPr>
    </w:p>
    <w:p w:rsidR="00D346B9" w:rsidRPr="004A6CC1" w:rsidRDefault="00D346B9" w:rsidP="00AE1B3F">
      <w:pPr>
        <w:spacing w:line="480" w:lineRule="auto"/>
        <w:rPr>
          <w:i/>
        </w:rPr>
      </w:pPr>
    </w:p>
    <w:p w:rsidR="00D346B9" w:rsidRPr="008E304B" w:rsidRDefault="00D346B9" w:rsidP="00AE1B3F">
      <w:pPr>
        <w:spacing w:line="480" w:lineRule="auto"/>
        <w:rPr>
          <w:b/>
        </w:rPr>
      </w:pPr>
      <w:r w:rsidRPr="008E304B">
        <w:rPr>
          <w:b/>
        </w:rPr>
        <w:t>Material and Methods</w:t>
      </w:r>
    </w:p>
    <w:p w:rsidR="0032209A" w:rsidRPr="004A6CC1" w:rsidRDefault="00D346B9" w:rsidP="004A6CC1">
      <w:pPr>
        <w:spacing w:line="480" w:lineRule="auto"/>
        <w:rPr>
          <w:szCs w:val="24"/>
        </w:rPr>
      </w:pPr>
      <w:r>
        <w:tab/>
        <w:t xml:space="preserve">The research was conducted in a greenhouse at the University of Wisconsin-Madison to </w:t>
      </w:r>
      <w:r w:rsidRPr="004A6CC1">
        <w:rPr>
          <w:rFonts w:cstheme="majorHAnsi"/>
        </w:rPr>
        <w:t>evaluate</w:t>
      </w:r>
      <w:r w:rsidR="00EF0D6F" w:rsidRPr="004A6CC1">
        <w:rPr>
          <w:rFonts w:cstheme="majorHAnsi"/>
        </w:rPr>
        <w:t xml:space="preserve"> 221</w:t>
      </w:r>
      <w:r w:rsidRPr="004A6CC1">
        <w:rPr>
          <w:rFonts w:cstheme="majorHAnsi"/>
        </w:rPr>
        <w:t xml:space="preserve"> soybean varieties</w:t>
      </w:r>
      <w:r w:rsidR="00103204" w:rsidRPr="004A6CC1">
        <w:rPr>
          <w:rFonts w:cstheme="majorHAnsi"/>
        </w:rPr>
        <w:t xml:space="preserve"> tolerance</w:t>
      </w:r>
      <w:r w:rsidRPr="004A6CC1">
        <w:rPr>
          <w:rFonts w:cstheme="majorHAnsi"/>
        </w:rPr>
        <w:t xml:space="preserve"> to metribuzin and sulfentrazone. </w:t>
      </w:r>
      <w:r w:rsidR="0032209A" w:rsidRPr="004A6CC1">
        <w:rPr>
          <w:rFonts w:cstheme="majorHAnsi"/>
        </w:rPr>
        <w:t>Soybean seeds were</w:t>
      </w:r>
      <w:r w:rsidR="004A6CC1">
        <w:rPr>
          <w:rFonts w:cstheme="majorHAnsi"/>
        </w:rPr>
        <w:t xml:space="preserve"> collected from …… </w:t>
      </w:r>
      <w:r w:rsidR="008E304B">
        <w:rPr>
          <w:rFonts w:cstheme="majorHAnsi"/>
        </w:rPr>
        <w:t>Soybean s</w:t>
      </w:r>
      <w:r w:rsidR="004A6CC1">
        <w:rPr>
          <w:rFonts w:cstheme="majorHAnsi"/>
        </w:rPr>
        <w:t xml:space="preserve">eeds were stored at 5 C until the onset of experiment. </w:t>
      </w:r>
      <w:r w:rsidR="008E304B">
        <w:t>Experimental units consisted of XXX cm</w:t>
      </w:r>
      <w:r w:rsidR="008E304B" w:rsidRPr="00BB62CA">
        <w:rPr>
          <w:vertAlign w:val="superscript"/>
        </w:rPr>
        <w:t>3</w:t>
      </w:r>
      <w:r w:rsidR="008E304B">
        <w:t xml:space="preserve"> plastic pots filled with Plano Silt Loam field soil (pH=6.6 and organic matter=3.1%) containing three soybean seeds manually sown 3 cm deep spaced 5 cm apart.</w:t>
      </w:r>
      <w:r w:rsidR="008E304B">
        <w:rPr>
          <w:rFonts w:cstheme="majorHAnsi"/>
        </w:rPr>
        <w:t xml:space="preserve"> </w:t>
      </w:r>
      <w:r w:rsidR="004A6CC1">
        <w:rPr>
          <w:rFonts w:cstheme="majorHAnsi"/>
        </w:rPr>
        <w:t xml:space="preserve"> Soybean p</w:t>
      </w:r>
      <w:r w:rsidR="0032209A" w:rsidRPr="004A6CC1">
        <w:rPr>
          <w:rFonts w:cstheme="majorHAnsi"/>
          <w:szCs w:val="24"/>
        </w:rPr>
        <w:t xml:space="preserve">lants were supplied with adequate water and kept under greenhouse conditions at 28/20 C day/night temperature with 80% relative humidity. Artificial lightning was provided using metal halide lamps </w:t>
      </w:r>
      <w:r w:rsidR="004A6CC1" w:rsidRPr="004A6CC1">
        <w:rPr>
          <w:rFonts w:cstheme="majorHAnsi"/>
          <w:szCs w:val="24"/>
        </w:rPr>
        <w:t xml:space="preserve">(600 </w:t>
      </w:r>
      <w:r w:rsidR="004A6CC1" w:rsidRPr="004A6CC1">
        <w:rPr>
          <w:rFonts w:cstheme="majorHAnsi"/>
          <w:szCs w:val="24"/>
        </w:rPr>
        <w:t xml:space="preserve">μmol </w:t>
      </w:r>
      <w:r w:rsidR="004A6CC1">
        <w:rPr>
          <w:rFonts w:cstheme="majorHAnsi"/>
        </w:rPr>
        <w:t>photons</w:t>
      </w:r>
      <w:r w:rsidR="004A6CC1" w:rsidRPr="004A6CC1">
        <w:rPr>
          <w:rFonts w:cstheme="majorHAnsi"/>
          <w:szCs w:val="24"/>
        </w:rPr>
        <w:t xml:space="preserve"> </w:t>
      </w:r>
      <w:r w:rsidR="004A6CC1">
        <w:rPr>
          <w:rFonts w:cstheme="majorHAnsi"/>
        </w:rPr>
        <w:t>m</w:t>
      </w:r>
      <w:r w:rsidR="004A6CC1" w:rsidRPr="004A6CC1">
        <w:rPr>
          <w:rFonts w:cstheme="majorHAnsi"/>
          <w:szCs w:val="24"/>
          <w:vertAlign w:val="superscript"/>
        </w:rPr>
        <w:t>-2</w:t>
      </w:r>
      <w:r w:rsidR="004A6CC1" w:rsidRPr="004A6CC1">
        <w:rPr>
          <w:rFonts w:cstheme="majorHAnsi"/>
          <w:szCs w:val="24"/>
        </w:rPr>
        <w:t xml:space="preserve"> </w:t>
      </w:r>
      <w:r w:rsidR="004A6CC1">
        <w:rPr>
          <w:rFonts w:cstheme="majorHAnsi"/>
        </w:rPr>
        <w:t>s</w:t>
      </w:r>
      <w:r w:rsidR="004A6CC1" w:rsidRPr="004A6CC1">
        <w:rPr>
          <w:rFonts w:cstheme="majorHAnsi"/>
          <w:szCs w:val="24"/>
          <w:vertAlign w:val="superscript"/>
        </w:rPr>
        <w:t>-1</w:t>
      </w:r>
      <w:r w:rsidR="004A6CC1">
        <w:rPr>
          <w:rFonts w:cstheme="majorHAnsi"/>
        </w:rPr>
        <w:t xml:space="preserve">) to ensure a 15-h photoperiod. </w:t>
      </w:r>
    </w:p>
    <w:p w:rsidR="00BB62CA" w:rsidRDefault="00BB62CA" w:rsidP="00AE1B3F">
      <w:pPr>
        <w:spacing w:line="480" w:lineRule="auto"/>
      </w:pPr>
      <w:r>
        <w:tab/>
      </w:r>
      <w:r w:rsidR="00103204">
        <w:t>The experiment was conducted in a complete</w:t>
      </w:r>
      <w:r>
        <w:t>ly</w:t>
      </w:r>
      <w:r w:rsidR="00103204">
        <w:t xml:space="preserve"> randomized design with three replications and repeated twice. Treatments were arranged in a factorial design with 221 soybean varieties and three herbicides. The herbicide treatment</w:t>
      </w:r>
      <w:r w:rsidR="00DF29AB">
        <w:t>s</w:t>
      </w:r>
      <w:r w:rsidR="00103204">
        <w:t xml:space="preserve"> were </w:t>
      </w:r>
      <w:r w:rsidR="00DF29AB">
        <w:t xml:space="preserve">metribuzin </w:t>
      </w:r>
      <w:r w:rsidR="00103204">
        <w:t>(</w:t>
      </w:r>
      <w:r w:rsidR="00DF29AB">
        <w:t>TriCor</w:t>
      </w:r>
      <w:r w:rsidR="00DF29AB">
        <w:rPr>
          <w:rFonts w:ascii="Calibri Light" w:hAnsi="Calibri Light" w:cs="Calibri Light"/>
        </w:rPr>
        <w:t>®, United Phosphorus, Inc, King of Prussia, PA</w:t>
      </w:r>
      <w:r w:rsidR="001D0113">
        <w:rPr>
          <w:rFonts w:ascii="Calibri Light" w:hAnsi="Calibri Light" w:cs="Calibri Light"/>
        </w:rPr>
        <w:t>,</w:t>
      </w:r>
      <w:r w:rsidR="00DF29AB">
        <w:rPr>
          <w:rFonts w:ascii="Calibri Light" w:hAnsi="Calibri Light" w:cs="Calibri Light"/>
        </w:rPr>
        <w:t xml:space="preserve"> USA) applied at</w:t>
      </w:r>
      <w:r w:rsidR="00103204">
        <w:t xml:space="preserve"> 560 g ai ha</w:t>
      </w:r>
      <w:r w:rsidR="00103204" w:rsidRPr="00103204">
        <w:rPr>
          <w:vertAlign w:val="superscript"/>
        </w:rPr>
        <w:t>-1</w:t>
      </w:r>
      <w:r w:rsidR="00DF29AB">
        <w:t>; sulfentrazone (Spartan 4F</w:t>
      </w:r>
      <w:r w:rsidR="00DF29AB">
        <w:rPr>
          <w:rFonts w:ascii="Calibri Light" w:hAnsi="Calibri Light" w:cs="Calibri Light"/>
        </w:rPr>
        <w:t>®</w:t>
      </w:r>
      <w:r w:rsidR="00DF29AB">
        <w:t xml:space="preserve">, FMC Corporation, </w:t>
      </w:r>
      <w:r>
        <w:t>Philadelphia, PA</w:t>
      </w:r>
      <w:r w:rsidR="001D0113">
        <w:t>,</w:t>
      </w:r>
      <w:r>
        <w:t xml:space="preserve"> USA</w:t>
      </w:r>
      <w:r w:rsidR="00DF29AB">
        <w:t>) applied at 280 g ai ha</w:t>
      </w:r>
      <w:r w:rsidR="00DF29AB" w:rsidRPr="00DF29AB">
        <w:rPr>
          <w:vertAlign w:val="superscript"/>
        </w:rPr>
        <w:t>-1</w:t>
      </w:r>
      <w:r w:rsidR="00DF29AB">
        <w:t xml:space="preserve">; and an untreated control treatment. </w:t>
      </w:r>
      <w:bookmarkStart w:id="0" w:name="_GoBack"/>
      <w:bookmarkEnd w:id="0"/>
      <w:r w:rsidR="001D0113">
        <w:t>The day after soybean planting, h</w:t>
      </w:r>
      <w:r>
        <w:t xml:space="preserve">erbicide treatments were applied </w:t>
      </w:r>
      <w:r w:rsidR="001D0113">
        <w:t xml:space="preserve">using a single-nozzle track research sprayer (DeVries Manufacturing Corp., Hollandale, MN, USA). The sprayer </w:t>
      </w:r>
      <w:r w:rsidR="001D0113">
        <w:lastRenderedPageBreak/>
        <w:t xml:space="preserve">is equipped with 8002 E nozzle </w:t>
      </w:r>
      <w:proofErr w:type="gramStart"/>
      <w:r w:rsidR="00456ACF">
        <w:t>(  )</w:t>
      </w:r>
      <w:proofErr w:type="gramEnd"/>
      <w:r w:rsidR="00456ACF">
        <w:t xml:space="preserve"> calibrated to delivery 140 L ha</w:t>
      </w:r>
      <w:r w:rsidR="00456ACF" w:rsidRPr="00456ACF">
        <w:rPr>
          <w:vertAlign w:val="superscript"/>
        </w:rPr>
        <w:t>-1</w:t>
      </w:r>
      <w:r w:rsidR="00456ACF">
        <w:t xml:space="preserve"> spray volume at 83 kPa at a speed of 3.7 km.</w:t>
      </w:r>
    </w:p>
    <w:p w:rsidR="00456ACF" w:rsidRPr="00DF29AB" w:rsidRDefault="00456ACF" w:rsidP="00AE1B3F">
      <w:pPr>
        <w:spacing w:line="480" w:lineRule="auto"/>
      </w:pPr>
      <w:r>
        <w:tab/>
      </w:r>
      <w:r w:rsidR="00544E75">
        <w:t>T</w:t>
      </w:r>
      <w:r>
        <w:t>olerance estimation were assessed when soybeans were transitioning from V1 to V2 growth stages</w:t>
      </w:r>
      <w:r w:rsidR="00544E75">
        <w:t xml:space="preserve"> on a scale from 1 to 10 (1 = complete plant death, 10 = healthy, uninjured plant)</w:t>
      </w:r>
      <w:r>
        <w:t xml:space="preserve">. </w:t>
      </w:r>
      <w:r w:rsidR="00AB4A53">
        <w:t xml:space="preserve">The tolerance rating was </w:t>
      </w:r>
      <w:r w:rsidR="001B3B01">
        <w:t xml:space="preserve">assessed for each soybean plant and averaged within experimental unit. </w:t>
      </w:r>
      <w:r w:rsidR="00AB4A53">
        <w:t xml:space="preserve">Tolerance estimation were based on herbicide symptoms on soybean leaves and stem such as necrosis and stunting compared to untreated plants. </w:t>
      </w:r>
    </w:p>
    <w:p w:rsidR="00D346B9" w:rsidRDefault="00D346B9" w:rsidP="00AE1B3F">
      <w:pPr>
        <w:spacing w:line="480" w:lineRule="auto"/>
        <w:rPr>
          <w:i/>
        </w:rPr>
      </w:pPr>
    </w:p>
    <w:p w:rsidR="00D346B9" w:rsidRDefault="00D346B9" w:rsidP="00AE1B3F">
      <w:pPr>
        <w:spacing w:line="480" w:lineRule="auto"/>
        <w:rPr>
          <w:i/>
        </w:rPr>
      </w:pPr>
    </w:p>
    <w:p w:rsidR="00AE1B3F" w:rsidRPr="006330D9" w:rsidRDefault="00AE1B3F" w:rsidP="00AE1B3F">
      <w:pPr>
        <w:spacing w:line="480" w:lineRule="auto"/>
        <w:rPr>
          <w:i/>
        </w:rPr>
      </w:pPr>
      <w:r w:rsidRPr="006330D9">
        <w:rPr>
          <w:i/>
        </w:rPr>
        <w:t>Statistical analysis:</w:t>
      </w:r>
    </w:p>
    <w:p w:rsidR="00AE1B3F" w:rsidRDefault="00AE1B3F" w:rsidP="00AE1B3F">
      <w:pPr>
        <w:spacing w:line="480" w:lineRule="auto"/>
      </w:pPr>
      <w:r>
        <w:tab/>
      </w:r>
      <w:r w:rsidR="00333F76">
        <w:t>Visible tolerance rating data</w:t>
      </w:r>
      <w:r w:rsidR="0032469F">
        <w:t xml:space="preserve"> were converted to proportions (0 = highly susceptible, 1 = highly tolerant)</w:t>
      </w:r>
      <w:r w:rsidR="00A224EC">
        <w:t>,</w:t>
      </w:r>
      <w:r w:rsidR="0032469F">
        <w:t xml:space="preserve"> and </w:t>
      </w:r>
      <w:r w:rsidR="00FB75D5">
        <w:t>were</w:t>
      </w:r>
      <w:r w:rsidR="0032469F">
        <w:t xml:space="preserve"> standardized </w:t>
      </w:r>
      <w:r w:rsidR="00B92395">
        <w:t>to adjust for differences in early-season vigor across cultivars</w:t>
      </w:r>
      <w:r w:rsidR="00CD119B">
        <w:t>. This was accomplished</w:t>
      </w:r>
      <w:r w:rsidR="00B92395">
        <w:t xml:space="preserve"> </w:t>
      </w:r>
      <w:r w:rsidR="00FB75D5">
        <w:t xml:space="preserve">by dividing the average of </w:t>
      </w:r>
      <w:r w:rsidR="0032469F">
        <w:t xml:space="preserve">the nontreated control </w:t>
      </w:r>
      <w:r w:rsidR="00B92395">
        <w:t>for each cultivar by the individual tolerance proportions</w:t>
      </w:r>
      <w:r w:rsidR="0032469F">
        <w:t xml:space="preserve">. </w:t>
      </w:r>
      <w:r w:rsidR="00E8314C">
        <w:t xml:space="preserve">As a result of this correction, it was possible to attain a tolerance rating greater than </w:t>
      </w:r>
      <w:r w:rsidR="005549FF">
        <w:t>one</w:t>
      </w:r>
      <w:r w:rsidR="00E8314C">
        <w:t xml:space="preserve"> if the </w:t>
      </w:r>
      <w:r w:rsidR="005549FF">
        <w:t>treated</w:t>
      </w:r>
      <w:r w:rsidR="00E8314C">
        <w:t xml:space="preserve"> plants appeared healthier than the nontreated control plants. </w:t>
      </w:r>
      <w:r w:rsidR="00C008AD">
        <w:t>All analyses were conducted with R 3.5.1 statistical software and used t</w:t>
      </w:r>
      <w:r w:rsidR="00333F76">
        <w:t xml:space="preserve">he adjusted tolerance proportions </w:t>
      </w:r>
      <w:r w:rsidR="00C008AD">
        <w:t>throughout.</w:t>
      </w:r>
    </w:p>
    <w:p w:rsidR="00C87CEC" w:rsidRDefault="00333F76" w:rsidP="00AE1B3F">
      <w:pPr>
        <w:spacing w:line="480" w:lineRule="auto"/>
      </w:pPr>
      <w:r>
        <w:tab/>
      </w:r>
      <w:r w:rsidR="00361707">
        <w:t xml:space="preserve">A random forest analysis (RFA) was conducted separately for each herbicide using the </w:t>
      </w:r>
      <w:r w:rsidR="00361707" w:rsidRPr="00EF0D6F">
        <w:rPr>
          <w:i/>
        </w:rPr>
        <w:t>randomForest</w:t>
      </w:r>
      <w:r w:rsidR="00361707">
        <w:t xml:space="preserve"> package with soybean seed brand, maturity group, seed treatment, herbicide trait, and early-season vigor as explanatory variables. This analysis ranked explanatory variables by importance in predicting soybean cultivar tolerance </w:t>
      </w:r>
      <w:r w:rsidR="000D7FDB">
        <w:t xml:space="preserve">to the respective herbicide active ingredient </w:t>
      </w:r>
      <w:r w:rsidR="00361707">
        <w:t>after pooling the results from 500 regression tree</w:t>
      </w:r>
      <w:r w:rsidR="003D3B8C">
        <w:t xml:space="preserve">s </w:t>
      </w:r>
      <w:r w:rsidR="003D3B8C">
        <w:fldChar w:fldCharType="begin" w:fldLock="1"/>
      </w:r>
      <w:r w:rsidR="00F548D2">
        <w:instrText>ADDIN CSL_CITATION {"citationItems":[{"id":"ITEM-1","itemData":{"ISBN":"978-0-321-88803-7","author":[{"dropping-particle":"","family":"Lander","given":"J P","non-dropping-particle":"","parse-names":false,"suffix":""}],"editor":[{"dropping-particle":"","family":"Dix","given":"P","non-dropping-particle":"","parse-names":false,"suffix":""}],"id":"ITEM-1","issued":{"date-parts":[["2014"]]},"number-of-pages":"432","publisher":"Addison-Wesley","publisher-place":"Upper Saddle River, NJ 07458","title":"R for Everyone: Advanced Analytics and Graphics","type":"book"},"uris":["http://www.mendeley.com/documents/?uuid=1f4fbcc0-c36f-462d-a88a-cbee35a70d3c"]}],"mendeley":{"formattedCitation":"(Lander 2014)","plainTextFormattedCitation":"(Lander 2014)","previouslyFormattedCitation":"(Lander 2014)"},"properties":{"noteIndex":0},"schema":"https://github.com/citation-style-language/schema/raw/master/csl-citation.json"}</w:instrText>
      </w:r>
      <w:r w:rsidR="003D3B8C">
        <w:fldChar w:fldCharType="separate"/>
      </w:r>
      <w:r w:rsidR="00F548D2" w:rsidRPr="00F548D2">
        <w:rPr>
          <w:noProof/>
        </w:rPr>
        <w:t>(Lander 2014)</w:t>
      </w:r>
      <w:r w:rsidR="003D3B8C">
        <w:fldChar w:fldCharType="end"/>
      </w:r>
      <w:r w:rsidR="00361707">
        <w:t xml:space="preserve">. </w:t>
      </w:r>
    </w:p>
    <w:p w:rsidR="00333F76" w:rsidRDefault="000D7FDB" w:rsidP="00C87CEC">
      <w:pPr>
        <w:spacing w:line="480" w:lineRule="auto"/>
        <w:ind w:firstLine="720"/>
      </w:pPr>
      <w:r>
        <w:lastRenderedPageBreak/>
        <w:t>Pearson correlation tests</w:t>
      </w:r>
      <w:r w:rsidR="003D3B8C">
        <w:t xml:space="preserve"> </w:t>
      </w:r>
      <w:r>
        <w:t>were used to determine the correlation between tolerance proportions and maturity group, early-season vigor, and herbicide active ingredient</w:t>
      </w:r>
      <w:r w:rsidR="003D3B8C">
        <w:t xml:space="preserve">. Linear models were </w:t>
      </w:r>
      <w:r w:rsidR="00C87CEC">
        <w:t>then</w:t>
      </w:r>
      <w:r w:rsidR="003D3B8C">
        <w:t xml:space="preserve"> established to quantify the effect of each quantitative variable on predicting soybean</w:t>
      </w:r>
      <w:r w:rsidR="00C87CEC">
        <w:t xml:space="preserve"> cultivar</w:t>
      </w:r>
      <w:r w:rsidR="003D3B8C">
        <w:t xml:space="preserve"> tolerance to metribuzin and sulfentrazone.</w:t>
      </w:r>
      <w:r w:rsidR="00361707">
        <w:t xml:space="preserve"> </w:t>
      </w:r>
      <w:r>
        <w:t>Analysis of variance</w:t>
      </w:r>
      <w:r w:rsidR="0099149F">
        <w:t xml:space="preserve"> (ANOVA)</w:t>
      </w:r>
      <w:r>
        <w:t xml:space="preserve"> was </w:t>
      </w:r>
      <w:r w:rsidR="00C87CEC">
        <w:t>conducted on the categorical explanatory variables (soybean seed brand, seed treatment, and herbicide trait)</w:t>
      </w:r>
      <w:r>
        <w:t xml:space="preserve"> to determine the</w:t>
      </w:r>
      <w:r w:rsidR="00C87CEC">
        <w:t>ir</w:t>
      </w:r>
      <w:r>
        <w:t xml:space="preserve"> effect on soybean cultivar tolerance to metribuzin and sulfentrazone.</w:t>
      </w:r>
      <w:r w:rsidR="00CA226A">
        <w:t xml:space="preserve"> Means were separated using Fisher’s least significant difference test at </w:t>
      </w:r>
      <w:r w:rsidR="00CA226A">
        <w:rPr>
          <w:rFonts w:cstheme="majorHAnsi"/>
        </w:rPr>
        <w:t>α</w:t>
      </w:r>
      <w:r w:rsidR="00CA226A">
        <w:t>=0.05.</w:t>
      </w:r>
    </w:p>
    <w:p w:rsidR="006330D9" w:rsidRDefault="006330D9" w:rsidP="00AE1B3F">
      <w:pPr>
        <w:spacing w:line="480" w:lineRule="auto"/>
      </w:pPr>
    </w:p>
    <w:p w:rsidR="006330D9" w:rsidRDefault="006330D9" w:rsidP="00AE1B3F">
      <w:pPr>
        <w:spacing w:line="480" w:lineRule="auto"/>
      </w:pPr>
      <w:r>
        <w:rPr>
          <w:b/>
        </w:rPr>
        <w:t>Results and Discussion:</w:t>
      </w:r>
    </w:p>
    <w:p w:rsidR="006330D9" w:rsidRPr="006330D9" w:rsidRDefault="002B20D9" w:rsidP="00C464E8">
      <w:pPr>
        <w:spacing w:line="480" w:lineRule="auto"/>
        <w:ind w:firstLine="720"/>
      </w:pPr>
      <w:r>
        <w:t xml:space="preserve">Soybean cultivar tolerances to metribuzin and sulfentrazone ranged from 0.529 to 1.111 and 0.373 to 1.314, respectively, highlighting the variability across cultivars for their tolerance to these </w:t>
      </w:r>
      <w:r w:rsidRPr="00C464E8">
        <w:t>herbicides.</w:t>
      </w:r>
      <w:r w:rsidR="006B652F" w:rsidRPr="00C464E8">
        <w:t xml:space="preserve"> </w:t>
      </w:r>
      <w:r w:rsidR="00C464E8" w:rsidRPr="00C464E8">
        <w:t>T</w:t>
      </w:r>
      <w:r w:rsidR="00C464E8">
        <w:t xml:space="preserve">he high variability observed in </w:t>
      </w:r>
      <w:r w:rsidR="007416BC">
        <w:t>tolerance proportions</w:t>
      </w:r>
      <w:r w:rsidR="00C464E8">
        <w:t xml:space="preserve"> </w:t>
      </w:r>
      <w:r w:rsidR="00C464E8" w:rsidRPr="00C464E8">
        <w:t xml:space="preserve">substantiates previous conclusions that identifying tolerant soybean cultivars to PRE herbicides is a foundational component of a successful soybean production system </w:t>
      </w:r>
      <w:r w:rsidR="00C464E8" w:rsidRPr="00C464E8">
        <w:fldChar w:fldCharType="begin" w:fldLock="1"/>
      </w:r>
      <w:r w:rsidR="00C464E8" w:rsidRPr="00C464E8">
        <w:instrText>ADDIN CSL_CITATION {"citationItems":[{"id":"ITEM-1","itemData":{"DOI":"10.1614/WT-D-15-00082.1","ISSN":"0890-037X","abstract":"Field experiments were conducted from 2011 to 2013 near Ridgetown and Exeter, Ontario, Canada to evaluate the tolerance of seven identity-preserved (IP) soybean cultivars to protoporphyrinogen oxidase (PPO)-inhibiting herbicides flumioxazin, saflufenacil/dimethenamid-P, and sulfentrazone applied PRE; fomesafen applied POST; as well as PRE followed by (fb) POST application. Ridgetown sites demonstrated excellent tolerance (&lt; 10% injury) to PRE treatments, whereas PRE sulfentrazone caused up to 36% injury at 1 and 2 wk after application (WAA) at Exeter. Of the PRE fb POST treatments evaluated, those containing saflufenacil/dimethenamid-P and sulfentrazone were most injurious to soybean, with cultivar being a further determinant of injury. At Exeter 1 WAA, cultivars ‘S03W4’ and ‘S23T5’ showed 23 to 27 and 45 to 46% injury for saflufenacil/dimethenamid-P and sulfentrazone when followed by POST fomesafen, respectively. Sulfentrazone application (PRE alone or fb fomesafen) consequently reduced S03W4 yield up to 38% and S23T5 up to 25%, whereas saflufenacil/dimethenamid-P fb fomesafen reduced S03W4 by 18%. In general, PRE fb POST caused more injury than PRE treatments; however, injury diminished over time and no significant reduction to soybean yield could be attributed to adding POST fomesafen. On the basis of this study, the injury from PPO herbicides applied PRE is active ingredient, cultivar, and environment specific. Although PPO herbicides have the potential to cause unacceptable crop injury in some IP soybean cultivars, selecting a tolerant cultivar will minimize yield losses.","author":[{"dropping-particle":"","family":"Belfry","given":"Kimberly D.","non-dropping-particle":"","parse-names":false,"suffix":""},{"dropping-particle":"","family":"Shropshire","given":"Christy","non-dropping-particle":"","parse-names":false,"suffix":""},{"dropping-particle":"","family":"Sikkema","given":"Peter H.","non-dropping-particle":"","parse-names":false,"suffix":""}],"container-title":"Weed Technology","id":"ITEM-1","issue":"01","issued":{"date-parts":[["2016","3"]]},"page":"137-147","title":"Identity-preserved soybean tolerance to protoporphyrinogen oxidase-inhibiting herbicides","type":"article-journal","volume":"30"},"uris":["http://www.mendeley.com/documents/?uuid=7d85d3e0-b371-44c7-85ae-e0070a0f1d59","http://www.mendeley.com/documents/?uuid=004a6509-97f5-4411-9cd2-5be5cf5e45ce"]},{"id":"ITEM-2","itemData":{"DOI":"10.1017/S0043174500027053","author":[{"dropping-particle":"","family":"Coble","given":"H. D.","non-dropping-particle":"","parse-names":false,"suffix":""},{"dropping-particle":"","family":"Schrader","given":"J. W.","non-dropping-particle":"","parse-names":false,"suffix":""}],"container-title":"Weed Science","id":"ITEM-2","issue":"4","issued":{"date-parts":[["1973"]]},"page":"308-309","title":"Soybean tolerance to metribuzin","type":"article-journal","volume":"21"},"uris":["http://www.mendeley.com/documents/?uuid=dad25963-b056-4b2b-8698-516e08b8e6ef"]}],"mendeley":{"formattedCitation":"(Belfry et al. 2016, Coble and Schrader 1973)","plainTextFormattedCitation":"(Belfry et al. 2016, Coble and Schrader 1973)","previouslyFormattedCitation":"(Belfry et al. 2016)"},"properties":{"noteIndex":0},"schema":"https://github.com/citation-style-language/schema/raw/master/csl-citation.json"}</w:instrText>
      </w:r>
      <w:r w:rsidR="00C464E8" w:rsidRPr="00C464E8">
        <w:fldChar w:fldCharType="separate"/>
      </w:r>
      <w:r w:rsidR="00C464E8" w:rsidRPr="00C464E8">
        <w:rPr>
          <w:noProof/>
        </w:rPr>
        <w:t>(Belfry et al. 2016, Coble and Schrader 1973)</w:t>
      </w:r>
      <w:r w:rsidR="00C464E8" w:rsidRPr="00C464E8">
        <w:fldChar w:fldCharType="end"/>
      </w:r>
      <w:r w:rsidR="00C464E8" w:rsidRPr="00C464E8">
        <w:t xml:space="preserve">. </w:t>
      </w:r>
      <w:r w:rsidR="009F0245" w:rsidRPr="00C464E8">
        <w:t>Initially</w:t>
      </w:r>
      <w:r w:rsidR="009F0245">
        <w:t xml:space="preserve">, a Pearson correlation test was conducted to compare the tolerance ratings between the two herbicide active ingredients. This correlation test revealed a </w:t>
      </w:r>
      <w:r w:rsidR="00C4286B">
        <w:t xml:space="preserve">positive </w:t>
      </w:r>
      <w:r w:rsidR="009F0245">
        <w:t>relationship between the two herbicides</w:t>
      </w:r>
      <w:r w:rsidR="00621B6C">
        <w:t xml:space="preserve"> and modes-of-action</w:t>
      </w:r>
      <w:r w:rsidR="009F0245">
        <w:t xml:space="preserve"> (</w:t>
      </w:r>
      <w:r w:rsidR="009F0245">
        <w:rPr>
          <w:i/>
        </w:rPr>
        <w:t>r</w:t>
      </w:r>
      <w:r w:rsidR="009F0245">
        <w:t xml:space="preserve"> = 0.256</w:t>
      </w:r>
      <w:r w:rsidR="00C25573">
        <w:t>, p=0.0001</w:t>
      </w:r>
      <w:r w:rsidR="009F0245">
        <w:t>)</w:t>
      </w:r>
      <w:r w:rsidR="00C4286B">
        <w:t xml:space="preserve">. However, significant variability in tolerances were noted, </w:t>
      </w:r>
      <w:r w:rsidR="00621B6C">
        <w:t>hence</w:t>
      </w:r>
      <w:r w:rsidR="00BB40B2">
        <w:t xml:space="preserve"> greater tolerance to metribuzin</w:t>
      </w:r>
      <w:r w:rsidR="00621B6C">
        <w:t xml:space="preserve"> (PSII-inhibitor)</w:t>
      </w:r>
      <w:r w:rsidR="00BB40B2">
        <w:t xml:space="preserve"> does not necessarily indicate greater tolerance to sulfentrazone</w:t>
      </w:r>
      <w:r w:rsidR="00621B6C">
        <w:t xml:space="preserve"> (PPO-inhibitor)</w:t>
      </w:r>
      <w:r w:rsidR="00BB40B2">
        <w:t xml:space="preserve"> </w:t>
      </w:r>
      <w:r w:rsidR="00621B6C">
        <w:t>and</w:t>
      </w:r>
      <w:r w:rsidR="00BB40B2">
        <w:t xml:space="preserve"> vice versa (Figure 1).</w:t>
      </w:r>
      <w:r w:rsidR="005549FF">
        <w:t xml:space="preserve"> As a result, all further analyses in this research were conducted separately for each herbicide, and f</w:t>
      </w:r>
      <w:r w:rsidR="00621B6C">
        <w:t xml:space="preserve">uture soybean cultivar herbicide tolerance studies </w:t>
      </w:r>
      <w:r w:rsidR="00C4286B">
        <w:t>should</w:t>
      </w:r>
      <w:r w:rsidR="00621B6C">
        <w:t xml:space="preserve"> investigate herbicide modes-of-action separately. Additionally, future research should investigate if a </w:t>
      </w:r>
      <w:r w:rsidR="00621B6C">
        <w:lastRenderedPageBreak/>
        <w:t>correlation exists between different herbicides within the same mode-of-action as it pertains to soybean cultivar herbicide tolerance [e.g. sulfentrazone, saflufenacil, and flumioxazin (PPO-inhibitors)].</w:t>
      </w:r>
    </w:p>
    <w:p w:rsidR="006330D9" w:rsidRDefault="00E02C32" w:rsidP="00AE1B3F">
      <w:pPr>
        <w:spacing w:line="480" w:lineRule="auto"/>
      </w:pPr>
      <w:r>
        <w:tab/>
      </w:r>
      <w:r w:rsidR="00833B3C">
        <w:t xml:space="preserve">The RFA revealed that </w:t>
      </w:r>
      <w:r w:rsidR="001A2F44">
        <w:t xml:space="preserve">the five explanatory variables (early-season vigor, herbicide trait, maturity group, seed treatment, and soybean seed brand) explained 33 and 34% of the model variance when predicting herbicide tolerance for metribuzin and sulfentrazone, respectively. Therefore, approximately two-thirds of the </w:t>
      </w:r>
      <w:r w:rsidR="00C25573">
        <w:t>model variability must be explained by other factors not accounted for within this research such as soil characteristics (organic matter, pH, texture, etc.), moisture content, temperature, planting depth</w:t>
      </w:r>
      <w:r w:rsidR="007F3D88">
        <w:t xml:space="preserve">, </w:t>
      </w:r>
      <w:r w:rsidR="00E01B76">
        <w:t xml:space="preserve">genetic make-up, </w:t>
      </w:r>
      <w:r w:rsidR="007F3D88">
        <w:t>and their interactions</w:t>
      </w:r>
      <w:r w:rsidR="00C25573">
        <w:t xml:space="preserve"> </w:t>
      </w:r>
      <w:r w:rsidR="00C25573" w:rsidRPr="005824C8">
        <w:fldChar w:fldCharType="begin" w:fldLock="1"/>
      </w:r>
      <w:r w:rsidR="00C25573" w:rsidRPr="005824C8">
        <w:instrText>ADDIN CSL_CITATION {"citationItems":[{"id":"ITEM-1","itemData":{"DOI":"10.1017/S0890037X00032565","ISSN":"0890-037X","abstract":"Field studies were conducted on a Crowley silt loam under weed-free conditions to determine herbicidal tolerance of ‘Centennial’ soybeans. Early season phytotoxicity and mature plant height reductions were caused by imazaquin at 140 g ai/ha applied preemergence (PRE) followed by imazaquin applied postemergence (POE) at both 140 (labeled rate) and 280 g/ha and for metribuzin plus chlorimuron at 360 plus 60 g ai/ha PRE followed by chlorimuron POE at 18 g/ha (double rate). Soybean yields, averaged across 3 yr, were reduced only for metribuzin plus chlorimuron PRE followed by chlorimuron POE at both 9 and 18 g/ha (10 and 15%, respectively).","author":[{"dropping-particle":"","family":"Griffin","given":"James L.","non-dropping-particle":"","parse-names":false,"suffix":""},{"dropping-particle":"","family":"Habetz","given":"Robert J.","non-dropping-particle":"","parse-names":false,"suffix":""}],"container-title":"Weed Technology","id":"ITEM-1","issue":"03","issued":{"date-parts":[["1989","9"]]},"page":"459-462","title":"Soybean (Glycine max) tolerance to preemergence and postemergence herbicides","type":"article-journal","volume":"3"},"uris":["http://www.mendeley.com/documents/?uuid=62e8de54-1448-4400-88bc-09c41a8a91a7","http://www.mendeley.com/documents/?uuid=2171a0f0-ae2c-4195-8885-3f2515917325"]},{"id":"ITEM-2","itemData":{"DOI":"10.1017/S0043174500090524","author":[{"dropping-particle":"","family":"Swantek","given":"J. M.","non-dropping-particle":"","parse-names":false,"suffix":""},{"dropping-particle":"","family":"Sneller","given":"C. H.","non-dropping-particle":"","parse-names":false,"suffix":""},{"dropping-particle":"","family":"Oliver","given":"L. R.","non-dropping-particle":"","parse-names":false,"suffix":""}],"container-title":"Weed Science","id":"ITEM-2","issue":"2","issued":{"date-parts":[["1998"]]},"page":"271-277","title":"Evaluation of soybean injury from sulfentrazone and inheritance of tolerance","type":"article-journal","volume":"46"},"uris":["http://www.mendeley.com/documents/?uuid=a57290b6-4b8a-4a8e-bbef-1ddab03a1df3"]}],"mendeley":{"formattedCitation":"(Griffin and Habetz 1989, Swantek et al. 1998)","plainTextFormattedCitation":"(Griffin and Habetz 1989, Swantek et al. 1998)","previouslyFormattedCitation":"(Griffin and Habetz 1989, Swantek et al. 1998)"},"properties":{"noteIndex":0},"schema":"https://github.com/citation-style-language/schema/raw/master/csl-citation.json"}</w:instrText>
      </w:r>
      <w:r w:rsidR="00C25573" w:rsidRPr="005824C8">
        <w:fldChar w:fldCharType="separate"/>
      </w:r>
      <w:r w:rsidR="00C25573" w:rsidRPr="005824C8">
        <w:rPr>
          <w:noProof/>
        </w:rPr>
        <w:t>(Griffin and Habetz 1989, Swantek et al. 1998)</w:t>
      </w:r>
      <w:r w:rsidR="00C25573" w:rsidRPr="005824C8">
        <w:fldChar w:fldCharType="end"/>
      </w:r>
      <w:r w:rsidR="00C25573">
        <w:t xml:space="preserve">. </w:t>
      </w:r>
      <w:r w:rsidR="001A2F44">
        <w:t>E</w:t>
      </w:r>
      <w:r w:rsidR="00833B3C">
        <w:t xml:space="preserve">arly-season vigor was the most important explanatory variable to predict soybean cultivar tolerance to both metribuzin (Figure 2) and sulfentrazone (Figure 3). The remaining four explanatory variables (soybean seed brand, seed treatment, maturity group, and herbicide trait) were deemed </w:t>
      </w:r>
      <w:r w:rsidR="003C026A">
        <w:t xml:space="preserve">substantially </w:t>
      </w:r>
      <w:r w:rsidR="00DF5D02">
        <w:t>less</w:t>
      </w:r>
      <w:r w:rsidR="00833B3C">
        <w:t xml:space="preserve"> important </w:t>
      </w:r>
      <w:r w:rsidR="00DF5D02">
        <w:t xml:space="preserve">than early-season vigor </w:t>
      </w:r>
      <w:r w:rsidR="00833B3C">
        <w:t>by the RFA</w:t>
      </w:r>
      <w:r w:rsidR="0051472D">
        <w:t xml:space="preserve"> for both herbicides. Maturity group was the only explanatory variable that differed in importance </w:t>
      </w:r>
      <w:r w:rsidR="003C026A">
        <w:t xml:space="preserve">ranking </w:t>
      </w:r>
      <w:r w:rsidR="0051472D">
        <w:t>between metribuzin and sulfentrazone</w:t>
      </w:r>
      <w:r w:rsidR="003C026A">
        <w:t xml:space="preserve">; it </w:t>
      </w:r>
      <w:r w:rsidR="0051472D">
        <w:t>was the second most important variable for sulfentrazone while it was the fourth most important variable for metribuzin.</w:t>
      </w:r>
      <w:r w:rsidR="00515098">
        <w:t xml:space="preserve"> </w:t>
      </w:r>
    </w:p>
    <w:p w:rsidR="00DA2F6E" w:rsidRDefault="00041C8A" w:rsidP="00DA2F6E">
      <w:pPr>
        <w:spacing w:line="480" w:lineRule="auto"/>
      </w:pPr>
      <w:r>
        <w:tab/>
      </w:r>
      <w:r w:rsidR="009225EC">
        <w:t>A more in-depth evaluation of the early-season vigor effect on PRE herbicide tolerance revealed relatively similar trends between metribuzin (</w:t>
      </w:r>
      <w:r w:rsidR="009225EC">
        <w:rPr>
          <w:i/>
        </w:rPr>
        <w:t>r</w:t>
      </w:r>
      <w:r w:rsidR="009225EC">
        <w:t>=0.367; p&lt;0.0001) and sulfentrazone (</w:t>
      </w:r>
      <w:r w:rsidR="009225EC">
        <w:rPr>
          <w:i/>
        </w:rPr>
        <w:t>r</w:t>
      </w:r>
      <w:r w:rsidR="009225EC">
        <w:t xml:space="preserve">=0.317; p&lt;0.0001) (Figure 4). A negative relationship </w:t>
      </w:r>
      <w:r w:rsidR="003041DB">
        <w:t xml:space="preserve">predicted </w:t>
      </w:r>
      <w:r w:rsidR="007416BC">
        <w:t xml:space="preserve">that </w:t>
      </w:r>
      <w:r w:rsidR="003041DB">
        <w:t xml:space="preserve">for </w:t>
      </w:r>
      <w:r w:rsidR="007416BC">
        <w:t>an</w:t>
      </w:r>
      <w:r w:rsidR="003041DB">
        <w:t xml:space="preserve"> increase of one in</w:t>
      </w:r>
      <w:r w:rsidR="009225EC">
        <w:t xml:space="preserve"> </w:t>
      </w:r>
      <w:r w:rsidR="003041DB">
        <w:t>early-season vigor</w:t>
      </w:r>
      <w:r w:rsidR="00DA2F6E">
        <w:t xml:space="preserve"> ratings</w:t>
      </w:r>
      <w:r w:rsidR="003041DB">
        <w:t xml:space="preserve">, metribuzin and sulfentrazone tolerance </w:t>
      </w:r>
      <w:r w:rsidR="007F3D88">
        <w:t>proportion</w:t>
      </w:r>
      <w:r w:rsidR="00A933AA">
        <w:t>s</w:t>
      </w:r>
      <w:r w:rsidR="007F3D88">
        <w:t xml:space="preserve"> </w:t>
      </w:r>
      <w:r w:rsidR="003041DB">
        <w:t>decreased by 0.05.</w:t>
      </w:r>
      <w:r w:rsidR="00DA2F6E">
        <w:t xml:space="preserve"> </w:t>
      </w:r>
      <w:r w:rsidR="00DA2F6E" w:rsidRPr="00386AAD">
        <w:t>The negative correlation between early-season vigor</w:t>
      </w:r>
      <w:r w:rsidR="00DA2F6E">
        <w:t xml:space="preserve"> (evaluated from the nontreated </w:t>
      </w:r>
      <w:r w:rsidR="00DA2F6E">
        <w:lastRenderedPageBreak/>
        <w:t>control plants)</w:t>
      </w:r>
      <w:r w:rsidR="00DA2F6E" w:rsidRPr="00386AAD">
        <w:t xml:space="preserve"> and tolerance ratings may be attributed to </w:t>
      </w:r>
      <w:r w:rsidR="00DA2F6E">
        <w:t xml:space="preserve">either an </w:t>
      </w:r>
      <w:r w:rsidR="00DA2F6E" w:rsidRPr="00386AAD">
        <w:t xml:space="preserve">inherent bias of </w:t>
      </w:r>
      <w:r w:rsidR="00D872F6">
        <w:t>visible</w:t>
      </w:r>
      <w:r w:rsidR="00DA2F6E" w:rsidRPr="00386AAD">
        <w:t xml:space="preserve"> injury assessments as healthier plants provide the opportunity of “greater injury” to occur</w:t>
      </w:r>
      <w:r w:rsidR="00DA2F6E">
        <w:t>,</w:t>
      </w:r>
      <w:r w:rsidR="00DA2F6E" w:rsidRPr="00386AAD">
        <w:t xml:space="preserve"> </w:t>
      </w:r>
      <w:r w:rsidR="00DA2F6E">
        <w:t>or low early-season vigor cultivars being more tolerant to injury from PRE herbicides due to uncharacterized physiological constraints</w:t>
      </w:r>
      <w:r w:rsidR="00DA2F6E" w:rsidRPr="00386AAD">
        <w:t>.</w:t>
      </w:r>
    </w:p>
    <w:p w:rsidR="0054028D" w:rsidRDefault="00D872F6" w:rsidP="007F3D88">
      <w:pPr>
        <w:spacing w:line="480" w:lineRule="auto"/>
      </w:pPr>
      <w:r>
        <w:tab/>
        <w:t xml:space="preserve">Soybean maturity group affected tolerance to metribuzin and sulfentrazone differently. </w:t>
      </w:r>
      <w:r w:rsidR="007F3D88">
        <w:t xml:space="preserve">Across the 221 Midwest-adapted soybean cultivars evaluated in </w:t>
      </w:r>
      <w:r w:rsidR="007416BC">
        <w:t>this</w:t>
      </w:r>
      <w:r w:rsidR="007F3D88">
        <w:t xml:space="preserve"> research, maturity group ranged from 0.3 to 2.9. </w:t>
      </w:r>
      <w:r>
        <w:t>No relationship between maturity group and metribuzin tolerance was identified through the Pearson correlation analysis and resulting linear model development (</w:t>
      </w:r>
      <w:r>
        <w:rPr>
          <w:i/>
        </w:rPr>
        <w:t>r</w:t>
      </w:r>
      <w:r>
        <w:t xml:space="preserve"> = 0.048; p=0.4760) (Figure 5). Conversely, a negative relationship between maturity group and sulfentrazone tolerance emerged (</w:t>
      </w:r>
      <w:r>
        <w:rPr>
          <w:i/>
        </w:rPr>
        <w:t>r</w:t>
      </w:r>
      <w:r>
        <w:t xml:space="preserve"> = 0.273; p&lt;0.0001). </w:t>
      </w:r>
      <w:r w:rsidR="007F3D88">
        <w:t xml:space="preserve">Within the range of evaluated Midwest-adapted maturity groups, as maturity group increased by one, the resulting predicted sulfentrazone tolerance proportion decreased by 0.05 (Figure 5). </w:t>
      </w:r>
      <w:r w:rsidR="002A76B4">
        <w:t xml:space="preserve">Therefore, growers may need to </w:t>
      </w:r>
      <w:r w:rsidR="00A933AA">
        <w:t xml:space="preserve">balance </w:t>
      </w:r>
      <w:r w:rsidR="002A76B4">
        <w:t>the interaction between maturity group and sulfentrazone tolerance when selecting a cultivar for their operation</w:t>
      </w:r>
      <w:r w:rsidR="00A933AA">
        <w:t xml:space="preserve"> to successfully optimize their soybean production system</w:t>
      </w:r>
      <w:r w:rsidR="002A76B4">
        <w:t xml:space="preserve">. </w:t>
      </w:r>
    </w:p>
    <w:p w:rsidR="0099149F" w:rsidRDefault="00E46EFC" w:rsidP="00C4286B">
      <w:pPr>
        <w:spacing w:line="480" w:lineRule="auto"/>
      </w:pPr>
      <w:r>
        <w:tab/>
        <w:t>Soybean seed brand, seed treatment, and herbicide trait minimally impacted soybean tolerance to metribuzin and sulfentrazone, and relatively no discernable trends were identified</w:t>
      </w:r>
      <w:r w:rsidR="0099149F">
        <w:t xml:space="preserve"> through the ANOVA</w:t>
      </w:r>
      <w:r>
        <w:t xml:space="preserve">. Soybean seed brand #17 had the greatest tolerance </w:t>
      </w:r>
      <w:r w:rsidR="0099149F">
        <w:t>proportions</w:t>
      </w:r>
      <w:r>
        <w:t xml:space="preserve"> for both metribuzin and sulfentrazone (Table 1); however, there were no differences in tolerance </w:t>
      </w:r>
      <w:r w:rsidR="00362713">
        <w:t>proportions</w:t>
      </w:r>
      <w:r>
        <w:t xml:space="preserve"> between the other 26 soybean seed brands evaluated for either PRE herbicide.  </w:t>
      </w:r>
      <w:r w:rsidR="00F264E7">
        <w:t xml:space="preserve">Across the 23 seed treatments evaluated, no differences were observed in </w:t>
      </w:r>
      <w:r w:rsidR="00362713">
        <w:t>soybean cultivar</w:t>
      </w:r>
      <w:r w:rsidR="00F264E7">
        <w:t xml:space="preserve"> tolerance</w:t>
      </w:r>
      <w:r w:rsidR="00362713">
        <w:t xml:space="preserve"> to sulfentrazone</w:t>
      </w:r>
      <w:r w:rsidR="00F264E7">
        <w:t xml:space="preserve"> (Table 2). Soybean cultivars with seed treatment #4 (1.036), #21 (1.032), and #22 (1.008) had greater metribuzin tolerance than soybean cultivars with seed </w:t>
      </w:r>
      <w:r w:rsidR="00F264E7">
        <w:lastRenderedPageBreak/>
        <w:t>treatment #5 (0.695) and #10 (0.690). All other seed treatments had similar effects on soybean cultivar tolerance to metribuzin.</w:t>
      </w:r>
      <w:r w:rsidR="00362713">
        <w:t xml:space="preserve"> Across the six herbicide traits evaluated, no differences were observed in soybean cultivar tolerance to sulfentrazone similar to the seed treatments (Table 3). Soybean cultivars with the GT27</w:t>
      </w:r>
      <w:r w:rsidR="00362713">
        <w:rPr>
          <w:rFonts w:cstheme="majorHAnsi"/>
        </w:rPr>
        <w:t>™</w:t>
      </w:r>
      <w:r w:rsidR="00362713">
        <w:t xml:space="preserve"> (BASF Corporation, Florham Park, NJ 07932) (0.851) and glyphosate-tolerant (0.854) herbicide traits had greater metribuzin tolerance than soybean cultivars with the Roundup Ready 2 Yield</w:t>
      </w:r>
      <w:r w:rsidR="00362713">
        <w:rPr>
          <w:rFonts w:cstheme="majorHAnsi"/>
        </w:rPr>
        <w:t>®</w:t>
      </w:r>
      <w:r w:rsidR="00362713">
        <w:t xml:space="preserve"> (Bayer CropScience, Research Triangle Park, NC 27709) (0.770) trait. Soybean cultivars with any other herbicide trait resulted in similar metribuzin tolerance proportions. </w:t>
      </w:r>
    </w:p>
    <w:p w:rsidR="008F52CA" w:rsidRDefault="0099149F" w:rsidP="00C464E8">
      <w:pPr>
        <w:spacing w:line="480" w:lineRule="auto"/>
        <w:ind w:firstLine="720"/>
      </w:pPr>
      <w:r>
        <w:t>Although slight statistical differences were observed in soybean cultivar tolerances due to soybean seed brand, seed treatment, and herbicide trait, these results may be biased due to differing sample sizes for each variable level. Therefore, r</w:t>
      </w:r>
      <w:r w:rsidR="00E46EFC">
        <w:t xml:space="preserve">esults indicate soybean seed brand, seed treatment, and herbicide trait are relatively unhelpful in regards to assisting growers with selecting a metribuzin- or sulfentrazone-tolerant soybean cultivar. </w:t>
      </w:r>
      <w:r>
        <w:t>As a result, t</w:t>
      </w:r>
      <w:r w:rsidR="00E46EFC">
        <w:t xml:space="preserve">hese specific soybean characteristics can be selected based on the grower’s preference without concern for PRE herbicide tolerance to metribuzin and sulfentrazone. Previous research </w:t>
      </w:r>
      <w:r w:rsidR="00C464E8">
        <w:t xml:space="preserve">drew </w:t>
      </w:r>
      <w:r w:rsidR="00E46EFC">
        <w:t xml:space="preserve">similar </w:t>
      </w:r>
      <w:r w:rsidR="00C464E8">
        <w:t>conclusions</w:t>
      </w:r>
      <w:r w:rsidR="00E46EFC">
        <w:t xml:space="preserve"> </w:t>
      </w:r>
      <w:r w:rsidR="00C464E8">
        <w:t>as</w:t>
      </w:r>
      <w:r w:rsidR="00E46EFC">
        <w:t xml:space="preserve"> soybean yield differences were attributed to a larger interaction between herbicide and </w:t>
      </w:r>
      <w:r w:rsidR="00C464E8">
        <w:t xml:space="preserve">soybean </w:t>
      </w:r>
      <w:r w:rsidR="00E46EFC">
        <w:t xml:space="preserve">variety as opposed to interactions between </w:t>
      </w:r>
      <w:r w:rsidR="00C464E8">
        <w:t xml:space="preserve">herbicide and seed treatment or seed treatment and variety </w:t>
      </w:r>
      <w:r w:rsidR="00C445DB">
        <w:fldChar w:fldCharType="begin" w:fldLock="1"/>
      </w:r>
      <w:r w:rsidR="00F548D2">
        <w:instrText>ADDIN CSL_CITATION {"citationItems":[{"id":"ITEM-1","itemData":{"DOI":"10.1017/wet.2018.44","ISSN":"0890-037X","abstract":"Field experiments were performed in 2016 and 2017 in Missouri to determine whether interactions exist between PRE herbicides and seed treatments in soybean. The experiments consisted of a randomized complete block design with factorial arrangements of varieties, seed treatments, and herbicides. We selected two genetically similar varieties of soybean, one with known tolerance to PPO-inhibiting herbicides and one with known sensitivity. Each variety of seed received three separate seed treatment mixtures (STMs): (1) STM1, imidacloprid plus prothioconazol+penflufen+metalaxyl plus metalaxyl plus Bacillus subtilis + B. pumilis , (2) STM2, Pasteuria nishizawae plus thiamethoxam plus prothioconazol+penflufen+metalaxyl plus metalaxyl plus B. subtilis + B. pumilis , and (3) STM3, fluopyram plus imidacloprid plus prothioconazol+penflufen+metalaxyl plus metalaxyl plus B. subtilis + B. pumilis . Chlorimuron-ethyl+flumioxazin+pyroxasulfone, chlorimuron-ethyl+flumioxazin+metribuzin, and chlorimuron-ethyl+sulfentrazone were applied PRE to each variety and seed treatment combination at 1× and 2× the labeled use rate. Chlorimuron-ethyl+sulfentrazone treatment at the 2× rate resulted in greater injury of 8% and 14% to the sensitive variety than the tolerant in 2016 and 2017, respectively; this was the highest injury observed from any herbicide treatment in either year. In 2017, chlorimuron-ethyl+sulfentrazone resulted in the greatest height reductions in both varieties, but this reduction was more evident in the sensitive (19%) than in the tolerant (6%) variety. Overall, yield differences between the two varieties were not consistent between years, and for both varieties, the sulfentrazone-containing treatments resulted in the highest yield losses. The results of this research indicate that there is a larger interaction between herbicides and varieties than there is between herbicides and seed treatments, or seed treatments and varieties.","author":[{"dropping-particle":"","family":"Barlow","given":"Blake R.","non-dropping-particle":"","parse-names":false,"suffix":""},{"dropping-particle":"","family":"Shergill","given":"Lovreet S.","non-dropping-particle":"","parse-names":false,"suffix":""},{"dropping-particle":"","family":"Bish","given":"Mandy D.","non-dropping-particle":"","parse-names":false,"suffix":""},{"dropping-particle":"","family":"Bradley","given":"Kevin W.","non-dropping-particle":"","parse-names":false,"suffix":""}],"container-title":"Weed Technology","id":"ITEM-1","issue":"5","issued":{"date-parts":[["2018","10","24"]]},"page":"570-578","title":"Investigations of the potential interactions between pre-emergence residual herbicides, variety, and seed treatments in soybean","type":"article-journal","volume":"32"},"uris":["http://www.mendeley.com/documents/?uuid=d66755aa-6f72-4703-ae4b-4620229e8668"]}],"mendeley":{"formattedCitation":"(Barlow et al. 2018)","plainTextFormattedCitation":"(Barlow et al. 2018)","previouslyFormattedCitation":"(Barlow et al. 2018)"},"properties":{"noteIndex":0},"schema":"https://github.com/citation-style-language/schema/raw/master/csl-citation.json"}</w:instrText>
      </w:r>
      <w:r w:rsidR="00C445DB">
        <w:fldChar w:fldCharType="separate"/>
      </w:r>
      <w:r w:rsidR="00F548D2" w:rsidRPr="00F548D2">
        <w:rPr>
          <w:noProof/>
        </w:rPr>
        <w:t>(Barlow et al. 2018)</w:t>
      </w:r>
      <w:r w:rsidR="00C445DB">
        <w:fldChar w:fldCharType="end"/>
      </w:r>
      <w:r w:rsidR="00C464E8">
        <w:t>.</w:t>
      </w:r>
      <w:r>
        <w:t xml:space="preserve"> </w:t>
      </w:r>
      <w:r w:rsidR="008F52CA">
        <w:t xml:space="preserve">Other factors such as soil characteristics (organic matter, pH, texture, moisture, etc.), planting depth, overapplication, </w:t>
      </w:r>
      <w:r w:rsidR="007F3D88">
        <w:t xml:space="preserve">and </w:t>
      </w:r>
      <w:r w:rsidR="008F52CA">
        <w:t xml:space="preserve">precipitation, among others, </w:t>
      </w:r>
      <w:r w:rsidR="007F3D88">
        <w:t xml:space="preserve">and their interactions </w:t>
      </w:r>
      <w:r w:rsidR="008F52CA">
        <w:t xml:space="preserve">should be more completely evaluated for their influence on </w:t>
      </w:r>
      <w:r w:rsidR="008F52CA" w:rsidRPr="005824C8">
        <w:t>PRE herbicide</w:t>
      </w:r>
      <w:r>
        <w:t xml:space="preserve"> tolerance of soybean cultivars </w:t>
      </w:r>
      <w:r w:rsidR="008F52CA" w:rsidRPr="005824C8">
        <w:fldChar w:fldCharType="begin" w:fldLock="1"/>
      </w:r>
      <w:r w:rsidR="0007306F" w:rsidRPr="005824C8">
        <w:instrText>ADDIN CSL_CITATION {"citationItems":[{"id":"ITEM-1","itemData":{"DOI":"10.1017/S0890037X00032565","ISSN":"0890-037X","abstract":"Field studies were conducted on a Crowley silt loam under weed-free conditions to determine herbicidal tolerance of ‘Centennial’ soybeans. Early season phytotoxicity and mature plant height reductions were caused by imazaquin at 140 g ai/ha applied preemergence (PRE) followed by imazaquin applied postemergence (POE) at both 140 (labeled rate) and 280 g/ha and for metribuzin plus chlorimuron at 360 plus 60 g ai/ha PRE followed by chlorimuron POE at 18 g/ha (double rate). Soybean yields, averaged across 3 yr, were reduced only for metribuzin plus chlorimuron PRE followed by chlorimuron POE at both 9 and 18 g/ha (10 and 15%, respectively).","author":[{"dropping-particle":"","family":"Griffin","given":"James L.","non-dropping-particle":"","parse-names":false,"suffix":""},{"dropping-particle":"","family":"Habetz","given":"Robert J.","non-dropping-particle":"","parse-names":false,"suffix":""}],"container-title":"Weed Technology","id":"ITEM-1","issue":"03","issued":{"date-parts":[["1989","9"]]},"page":"459-462","title":"Soybean (Glycine max) tolerance to preemergence and postemergence herbicides","type":"article-journal","volume":"3"},"uris":["http://www.mendeley.com/documents/?uuid=62e8de54-1448-4400-88bc-09c41a8a91a7","http://www.mendeley.com/documents/?uuid=2171a0f0-ae2c-4195-8885-3f2515917325"]},{"id":"ITEM-2","itemData":{"DOI":"10.1017/S0043174500090524","author":[{"dropping-particle":"","family":"Swantek","given":"J. M.","non-dropping-particle":"","parse-names":false,"suffix":""},{"dropping-particle":"","family":"Sneller","given":"C. H.","non-dropping-particle":"","parse-names":false,"suffix":""},{"dropping-particle":"","family":"Oliver","given":"L. R.","non-dropping-particle":"","parse-names":false,"suffix":""}],"container-title":"Weed Science","id":"ITEM-2","issue":"2","issued":{"date-parts":[["1998"]]},"page":"271-277","title":"Evaluation of soybean injury from sulfentrazone and inheritance of tolerance","type":"article-journal","volume":"46"},"uris":["http://www.mendeley.com/documents/?uuid=a57290b6-4b8a-4a8e-bbef-1ddab03a1df3"]}],"mendeley":{"formattedCitation":"(Griffin and Habetz 1989, Swantek et al. 1998)","plainTextFormattedCitation":"(Griffin and Habetz 1989, Swantek et al. 1998)","previouslyFormattedCitation":"(Griffin and Habetz 1989, Swantek et al. 1998)"},"properties":{"noteIndex":0},"schema":"https://github.com/citation-style-language/schema/raw/master/csl-citation.json"}</w:instrText>
      </w:r>
      <w:r w:rsidR="008F52CA" w:rsidRPr="005824C8">
        <w:fldChar w:fldCharType="separate"/>
      </w:r>
      <w:r w:rsidR="008F52CA" w:rsidRPr="005824C8">
        <w:rPr>
          <w:noProof/>
        </w:rPr>
        <w:t>(Griffin and Habetz 1989, Swantek et al. 1998)</w:t>
      </w:r>
      <w:r w:rsidR="008F52CA" w:rsidRPr="005824C8">
        <w:fldChar w:fldCharType="end"/>
      </w:r>
      <w:r w:rsidR="008F52CA" w:rsidRPr="005824C8">
        <w:t xml:space="preserve">. </w:t>
      </w:r>
      <w:r w:rsidR="007C44D5">
        <w:t xml:space="preserve">Additionally, soybean genetic markers should be evaluated in more detail for their role in </w:t>
      </w:r>
      <w:r w:rsidR="007C44D5">
        <w:lastRenderedPageBreak/>
        <w:t xml:space="preserve">determining tolerance to PRE herbicides. </w:t>
      </w:r>
      <w:r w:rsidR="007416BC">
        <w:t xml:space="preserve">A more </w:t>
      </w:r>
      <w:r w:rsidR="007C44D5">
        <w:t>holistic</w:t>
      </w:r>
      <w:r w:rsidR="007416BC">
        <w:t xml:space="preserve"> understanding of the abiotic and biotic factors</w:t>
      </w:r>
      <w:r w:rsidR="007C44D5">
        <w:t xml:space="preserve"> </w:t>
      </w:r>
      <w:r w:rsidR="007416BC">
        <w:t xml:space="preserve">influencing herbicide activity and soybean growth may </w:t>
      </w:r>
      <w:r w:rsidR="007C44D5">
        <w:t>assist in</w:t>
      </w:r>
      <w:r w:rsidR="007416BC">
        <w:t xml:space="preserve"> accurately predict</w:t>
      </w:r>
      <w:r w:rsidR="007C44D5">
        <w:t>ing</w:t>
      </w:r>
      <w:r w:rsidR="007416BC">
        <w:t xml:space="preserve"> cultivar tolerance to PRE herbicides such as metribuzin and sulfentrazone.</w:t>
      </w:r>
    </w:p>
    <w:p w:rsidR="007C44D5" w:rsidRDefault="005824C8" w:rsidP="007C44D5">
      <w:pPr>
        <w:spacing w:line="480" w:lineRule="auto"/>
        <w:ind w:firstLine="720"/>
      </w:pPr>
      <w:r>
        <w:t xml:space="preserve">Overall, </w:t>
      </w:r>
      <w:r w:rsidR="00C4286B">
        <w:t>this research highlights the variation in tolerance of 221 Midwest-adapted soybean cultivars to metribuzin and sulfentrazone. R</w:t>
      </w:r>
      <w:r w:rsidR="001400A8">
        <w:t xml:space="preserve">esults indicate </w:t>
      </w:r>
      <w:r w:rsidR="007C44D5">
        <w:t xml:space="preserve">the negative interaction between </w:t>
      </w:r>
      <w:r w:rsidR="001400A8">
        <w:t>early-season vigor</w:t>
      </w:r>
      <w:r w:rsidR="007C44D5">
        <w:t xml:space="preserve"> and PRE herbicide tolerance</w:t>
      </w:r>
      <w:r w:rsidR="001400A8">
        <w:t xml:space="preserve"> </w:t>
      </w:r>
      <w:r w:rsidR="007C44D5">
        <w:t>is an important consideration</w:t>
      </w:r>
      <w:r w:rsidR="001400A8">
        <w:t xml:space="preserve"> when </w:t>
      </w:r>
      <w:r w:rsidR="007C44D5">
        <w:t>selecting a</w:t>
      </w:r>
      <w:r w:rsidR="001400A8">
        <w:t xml:space="preserve"> soybean</w:t>
      </w:r>
      <w:r w:rsidR="007C44D5">
        <w:t xml:space="preserve"> cultivar for a production system</w:t>
      </w:r>
      <w:r w:rsidR="001374B7">
        <w:t>. G</w:t>
      </w:r>
      <w:r w:rsidR="001400A8">
        <w:t>enerally, there are no consistent trends across soybean seed brands, seed treatment, and herbicide trait in relation to predicting herbicide tolerance. Maturity group was not important when predicting tolerance to metribuzin; however, a negative relationship between tolerance and maturity group was observed for sulfentrazone</w:t>
      </w:r>
      <w:r w:rsidR="00E01B76">
        <w:t xml:space="preserve">. Growers may need to balance the interaction between maturity group and sulfentrazone tolerance when selecting a cultivar for their operation, and maturity group should be </w:t>
      </w:r>
      <w:r w:rsidR="001400A8">
        <w:t xml:space="preserve">included </w:t>
      </w:r>
      <w:r w:rsidR="00E01B76">
        <w:t>as an explanatory variable in future PRE herbicide tolerance screenings</w:t>
      </w:r>
      <w:r w:rsidR="001400A8">
        <w:t xml:space="preserve">. </w:t>
      </w:r>
      <w:r w:rsidR="00C4286B">
        <w:t>The importance of herbicide screenings such as this is evident as a cultivar selection aid for farmers and advisers searching for high yielding cultivars with reduced likelihood of early-season soybean injury from PRE applications of metribuzin and sulfentrazone herbicides.</w:t>
      </w:r>
      <w:r w:rsidR="007C44D5">
        <w:br w:type="page"/>
      </w:r>
    </w:p>
    <w:p w:rsidR="006330D9" w:rsidRDefault="006330D9" w:rsidP="00AE1B3F">
      <w:pPr>
        <w:spacing w:line="480" w:lineRule="auto"/>
      </w:pPr>
      <w:r>
        <w:rPr>
          <w:b/>
        </w:rPr>
        <w:lastRenderedPageBreak/>
        <w:t>Literature Cited:</w:t>
      </w:r>
    </w:p>
    <w:p w:rsidR="0007306F" w:rsidRPr="0007306F" w:rsidRDefault="00C445DB" w:rsidP="0007306F">
      <w:pPr>
        <w:widowControl w:val="0"/>
        <w:autoSpaceDE w:val="0"/>
        <w:autoSpaceDN w:val="0"/>
        <w:adjustRightInd w:val="0"/>
        <w:spacing w:after="140" w:line="480" w:lineRule="auto"/>
        <w:ind w:left="480" w:hanging="480"/>
        <w:rPr>
          <w:rFonts w:ascii="Calibri Light" w:hAnsi="Calibri Light" w:cs="Calibri Light"/>
          <w:noProof/>
          <w:szCs w:val="24"/>
        </w:rPr>
      </w:pPr>
      <w:r>
        <w:rPr>
          <w:rFonts w:ascii="Calibri Light" w:hAnsi="Calibri Light" w:cs="Calibri Light"/>
          <w:szCs w:val="24"/>
        </w:rPr>
        <w:fldChar w:fldCharType="begin" w:fldLock="1"/>
      </w:r>
      <w:r>
        <w:rPr>
          <w:rFonts w:ascii="Calibri Light" w:hAnsi="Calibri Light" w:cs="Calibri Light"/>
          <w:szCs w:val="24"/>
        </w:rPr>
        <w:instrText xml:space="preserve">ADDIN Mendeley Bibliography CSL_BIBLIOGRAPHY </w:instrText>
      </w:r>
      <w:r>
        <w:rPr>
          <w:rFonts w:ascii="Calibri Light" w:hAnsi="Calibri Light" w:cs="Calibri Light"/>
          <w:szCs w:val="24"/>
        </w:rPr>
        <w:fldChar w:fldCharType="separate"/>
      </w:r>
      <w:r w:rsidR="0007306F" w:rsidRPr="0007306F">
        <w:rPr>
          <w:rFonts w:ascii="Calibri Light" w:hAnsi="Calibri Light" w:cs="Calibri Light"/>
          <w:noProof/>
          <w:szCs w:val="24"/>
        </w:rPr>
        <w:t>Barlow BR, Shergill LS, Bish MD, Bradley KW (2018) Investigations of the potential interactions between pre-emergence residual herbicides, variety, and seed treatments in soybean. Weed Technol 32:570–578</w:t>
      </w:r>
    </w:p>
    <w:p w:rsidR="0007306F" w:rsidRPr="0007306F" w:rsidRDefault="0007306F" w:rsidP="0007306F">
      <w:pPr>
        <w:widowControl w:val="0"/>
        <w:autoSpaceDE w:val="0"/>
        <w:autoSpaceDN w:val="0"/>
        <w:adjustRightInd w:val="0"/>
        <w:spacing w:after="140" w:line="480" w:lineRule="auto"/>
        <w:ind w:left="480" w:hanging="480"/>
        <w:rPr>
          <w:rFonts w:ascii="Calibri Light" w:hAnsi="Calibri Light" w:cs="Calibri Light"/>
          <w:noProof/>
          <w:szCs w:val="24"/>
        </w:rPr>
      </w:pPr>
      <w:r w:rsidRPr="0007306F">
        <w:rPr>
          <w:rFonts w:ascii="Calibri Light" w:hAnsi="Calibri Light" w:cs="Calibri Light"/>
          <w:noProof/>
          <w:szCs w:val="24"/>
        </w:rPr>
        <w:t>Belfry KD, Shropshire C, Sikkema PH (2016) Identity-preserved soybean tolerance to protoporphyrinogen oxidase-inhibiting herbicides. Weed Technol 30:137–147</w:t>
      </w:r>
    </w:p>
    <w:p w:rsidR="0007306F" w:rsidRPr="0007306F" w:rsidRDefault="0007306F" w:rsidP="0007306F">
      <w:pPr>
        <w:widowControl w:val="0"/>
        <w:autoSpaceDE w:val="0"/>
        <w:autoSpaceDN w:val="0"/>
        <w:adjustRightInd w:val="0"/>
        <w:spacing w:after="140" w:line="480" w:lineRule="auto"/>
        <w:ind w:left="480" w:hanging="480"/>
        <w:rPr>
          <w:rFonts w:ascii="Calibri Light" w:hAnsi="Calibri Light" w:cs="Calibri Light"/>
          <w:noProof/>
          <w:szCs w:val="24"/>
        </w:rPr>
      </w:pPr>
      <w:r w:rsidRPr="0007306F">
        <w:rPr>
          <w:rFonts w:ascii="Calibri Light" w:hAnsi="Calibri Light" w:cs="Calibri Light"/>
          <w:noProof/>
          <w:szCs w:val="24"/>
        </w:rPr>
        <w:t>Coble HD, Schrader JW (1973) Soybean tolerance to metribuzin. Weed Sci 21:308–309</w:t>
      </w:r>
    </w:p>
    <w:p w:rsidR="0007306F" w:rsidRPr="0007306F" w:rsidRDefault="0007306F" w:rsidP="0007306F">
      <w:pPr>
        <w:widowControl w:val="0"/>
        <w:autoSpaceDE w:val="0"/>
        <w:autoSpaceDN w:val="0"/>
        <w:adjustRightInd w:val="0"/>
        <w:spacing w:after="140" w:line="480" w:lineRule="auto"/>
        <w:ind w:left="480" w:hanging="480"/>
        <w:rPr>
          <w:rFonts w:ascii="Calibri Light" w:hAnsi="Calibri Light" w:cs="Calibri Light"/>
          <w:noProof/>
          <w:szCs w:val="24"/>
        </w:rPr>
      </w:pPr>
      <w:r w:rsidRPr="0007306F">
        <w:rPr>
          <w:rFonts w:ascii="Calibri Light" w:hAnsi="Calibri Light" w:cs="Calibri Light"/>
          <w:noProof/>
          <w:szCs w:val="24"/>
        </w:rPr>
        <w:t>Griffin JL, Habetz RJ (1989) Soybean (Glycine max) tolerance to preemergence and postemergence herbicides. Weed Technol 3:459–462</w:t>
      </w:r>
    </w:p>
    <w:p w:rsidR="0007306F" w:rsidRPr="0007306F" w:rsidRDefault="0007306F" w:rsidP="0007306F">
      <w:pPr>
        <w:widowControl w:val="0"/>
        <w:autoSpaceDE w:val="0"/>
        <w:autoSpaceDN w:val="0"/>
        <w:adjustRightInd w:val="0"/>
        <w:spacing w:after="140" w:line="480" w:lineRule="auto"/>
        <w:ind w:left="480" w:hanging="480"/>
        <w:rPr>
          <w:rFonts w:ascii="Calibri Light" w:hAnsi="Calibri Light" w:cs="Calibri Light"/>
          <w:noProof/>
          <w:szCs w:val="24"/>
        </w:rPr>
      </w:pPr>
      <w:r w:rsidRPr="0007306F">
        <w:rPr>
          <w:rFonts w:ascii="Calibri Light" w:hAnsi="Calibri Light" w:cs="Calibri Light"/>
          <w:noProof/>
          <w:szCs w:val="24"/>
        </w:rPr>
        <w:t>Lander JP (2014) R for Everyone: Advanced Analytics and Graphics. Page (P Dix, ed.). Upper Saddle River, NJ 07458: Addison-Wesley. 432 p</w:t>
      </w:r>
    </w:p>
    <w:p w:rsidR="00F2545D" w:rsidRPr="002B20D9" w:rsidRDefault="0007306F" w:rsidP="00A933AA">
      <w:pPr>
        <w:widowControl w:val="0"/>
        <w:autoSpaceDE w:val="0"/>
        <w:autoSpaceDN w:val="0"/>
        <w:adjustRightInd w:val="0"/>
        <w:spacing w:after="140" w:line="480" w:lineRule="auto"/>
        <w:ind w:left="480" w:hanging="480"/>
        <w:rPr>
          <w:rFonts w:ascii="Calibri Light" w:hAnsi="Calibri Light" w:cs="Calibri Light"/>
        </w:rPr>
      </w:pPr>
      <w:r w:rsidRPr="0007306F">
        <w:rPr>
          <w:rFonts w:ascii="Calibri Light" w:hAnsi="Calibri Light" w:cs="Calibri Light"/>
          <w:noProof/>
          <w:szCs w:val="24"/>
        </w:rPr>
        <w:t>Swantek JM, Sneller CH, Oliver LR (1998) Evaluation of soybean injury from sulfentrazone and inheritance of tolerance. Weed Sci 46:271–277</w:t>
      </w:r>
      <w:r w:rsidR="00C445DB">
        <w:rPr>
          <w:rFonts w:ascii="Calibri Light" w:hAnsi="Calibri Light" w:cs="Calibri Light"/>
          <w:szCs w:val="24"/>
        </w:rPr>
        <w:fldChar w:fldCharType="end"/>
      </w:r>
      <w:r w:rsidR="00C445DB" w:rsidRPr="002B20D9">
        <w:rPr>
          <w:rFonts w:ascii="Calibri Light" w:hAnsi="Calibri Light" w:cs="Calibri Light"/>
        </w:rPr>
        <w:t xml:space="preserve"> </w:t>
      </w:r>
      <w:r w:rsidR="00F2545D" w:rsidRPr="002B20D9">
        <w:rPr>
          <w:rFonts w:ascii="Calibri Light" w:hAnsi="Calibri Light" w:cs="Calibri Light"/>
        </w:rPr>
        <w:br w:type="page"/>
      </w:r>
    </w:p>
    <w:p w:rsidR="00F2545D" w:rsidRDefault="00F2545D" w:rsidP="003D3B8C">
      <w:pPr>
        <w:widowControl w:val="0"/>
        <w:autoSpaceDE w:val="0"/>
        <w:autoSpaceDN w:val="0"/>
        <w:adjustRightInd w:val="0"/>
        <w:spacing w:line="480" w:lineRule="auto"/>
      </w:pPr>
      <w:r>
        <w:rPr>
          <w:b/>
        </w:rPr>
        <w:lastRenderedPageBreak/>
        <w:t>Tables</w:t>
      </w:r>
    </w:p>
    <w:p w:rsidR="005674D0" w:rsidRPr="00115808" w:rsidRDefault="005674D0" w:rsidP="003D3B8C">
      <w:pPr>
        <w:widowControl w:val="0"/>
        <w:autoSpaceDE w:val="0"/>
        <w:autoSpaceDN w:val="0"/>
        <w:adjustRightInd w:val="0"/>
        <w:spacing w:line="480" w:lineRule="auto"/>
      </w:pPr>
      <w:r>
        <w:rPr>
          <w:b/>
        </w:rPr>
        <w:t>Table 1.</w:t>
      </w:r>
      <w:r>
        <w:t xml:space="preserve"> Analysis of variance results for the effect of soybean seed brand on the cultivar tolerance to metribuzin and sulfentrazone herbicides.</w:t>
      </w:r>
      <w:r w:rsidR="00115808">
        <w:rPr>
          <w:vertAlign w:val="superscript"/>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0"/>
        <w:gridCol w:w="2240"/>
        <w:gridCol w:w="2240"/>
      </w:tblGrid>
      <w:tr w:rsidR="005674D0" w:rsidTr="00115808">
        <w:trPr>
          <w:trHeight w:val="70"/>
        </w:trPr>
        <w:tc>
          <w:tcPr>
            <w:tcW w:w="2240" w:type="dxa"/>
            <w:tcBorders>
              <w:top w:val="single" w:sz="4" w:space="0" w:color="auto"/>
              <w:bottom w:val="single" w:sz="4" w:space="0" w:color="auto"/>
            </w:tcBorders>
            <w:vAlign w:val="bottom"/>
          </w:tcPr>
          <w:p w:rsidR="005674D0" w:rsidRDefault="005674D0" w:rsidP="00115808">
            <w:pPr>
              <w:widowControl w:val="0"/>
              <w:autoSpaceDE w:val="0"/>
              <w:autoSpaceDN w:val="0"/>
              <w:adjustRightInd w:val="0"/>
            </w:pPr>
            <w:r>
              <w:t>Soybean seed brand</w:t>
            </w:r>
          </w:p>
        </w:tc>
        <w:tc>
          <w:tcPr>
            <w:tcW w:w="2240" w:type="dxa"/>
            <w:tcBorders>
              <w:top w:val="single" w:sz="4" w:space="0" w:color="auto"/>
              <w:bottom w:val="single" w:sz="4" w:space="0" w:color="auto"/>
            </w:tcBorders>
            <w:vAlign w:val="bottom"/>
          </w:tcPr>
          <w:p w:rsidR="005674D0" w:rsidRDefault="005674D0" w:rsidP="005674D0">
            <w:pPr>
              <w:widowControl w:val="0"/>
              <w:autoSpaceDE w:val="0"/>
              <w:autoSpaceDN w:val="0"/>
              <w:adjustRightInd w:val="0"/>
              <w:jc w:val="center"/>
            </w:pPr>
            <w:r>
              <w:t>Metribuzin</w:t>
            </w:r>
          </w:p>
        </w:tc>
        <w:tc>
          <w:tcPr>
            <w:tcW w:w="2240" w:type="dxa"/>
            <w:tcBorders>
              <w:top w:val="single" w:sz="4" w:space="0" w:color="auto"/>
              <w:bottom w:val="single" w:sz="4" w:space="0" w:color="auto"/>
            </w:tcBorders>
            <w:vAlign w:val="bottom"/>
          </w:tcPr>
          <w:p w:rsidR="005674D0" w:rsidRDefault="005674D0" w:rsidP="005674D0">
            <w:pPr>
              <w:widowControl w:val="0"/>
              <w:autoSpaceDE w:val="0"/>
              <w:autoSpaceDN w:val="0"/>
              <w:adjustRightInd w:val="0"/>
              <w:jc w:val="center"/>
            </w:pPr>
            <w:r>
              <w:t>Sulfentrazone</w:t>
            </w:r>
          </w:p>
        </w:tc>
      </w:tr>
      <w:tr w:rsidR="005674D0" w:rsidTr="00115808">
        <w:trPr>
          <w:trHeight w:val="282"/>
        </w:trPr>
        <w:tc>
          <w:tcPr>
            <w:tcW w:w="2240" w:type="dxa"/>
            <w:tcBorders>
              <w:top w:val="single" w:sz="4" w:space="0" w:color="auto"/>
            </w:tcBorders>
          </w:tcPr>
          <w:p w:rsidR="005674D0" w:rsidRDefault="005674D0" w:rsidP="005674D0">
            <w:pPr>
              <w:widowControl w:val="0"/>
              <w:autoSpaceDE w:val="0"/>
              <w:autoSpaceDN w:val="0"/>
              <w:adjustRightInd w:val="0"/>
            </w:pPr>
            <w:r>
              <w:t>1</w:t>
            </w:r>
          </w:p>
        </w:tc>
        <w:tc>
          <w:tcPr>
            <w:tcW w:w="2240" w:type="dxa"/>
            <w:tcBorders>
              <w:top w:val="single" w:sz="4" w:space="0" w:color="auto"/>
            </w:tcBorders>
            <w:vAlign w:val="bottom"/>
          </w:tcPr>
          <w:p w:rsidR="005674D0" w:rsidRDefault="005674D0" w:rsidP="005674D0">
            <w:pPr>
              <w:widowControl w:val="0"/>
              <w:autoSpaceDE w:val="0"/>
              <w:autoSpaceDN w:val="0"/>
              <w:adjustRightInd w:val="0"/>
              <w:jc w:val="center"/>
            </w:pPr>
            <w:r>
              <w:t>0.756</w:t>
            </w:r>
            <w:r w:rsidR="00115808">
              <w:t xml:space="preserve"> b</w:t>
            </w:r>
          </w:p>
        </w:tc>
        <w:tc>
          <w:tcPr>
            <w:tcW w:w="2240" w:type="dxa"/>
            <w:tcBorders>
              <w:top w:val="single" w:sz="4" w:space="0" w:color="auto"/>
            </w:tcBorders>
            <w:vAlign w:val="bottom"/>
          </w:tcPr>
          <w:p w:rsidR="005674D0" w:rsidRDefault="005674D0" w:rsidP="005674D0">
            <w:pPr>
              <w:widowControl w:val="0"/>
              <w:autoSpaceDE w:val="0"/>
              <w:autoSpaceDN w:val="0"/>
              <w:adjustRightInd w:val="0"/>
              <w:jc w:val="center"/>
            </w:pPr>
            <w:r>
              <w:t>0.736</w:t>
            </w:r>
            <w:r w:rsidR="00115808">
              <w:t xml:space="preserve"> b</w:t>
            </w:r>
          </w:p>
        </w:tc>
      </w:tr>
      <w:tr w:rsidR="005674D0" w:rsidTr="00115808">
        <w:trPr>
          <w:trHeight w:val="282"/>
        </w:trPr>
        <w:tc>
          <w:tcPr>
            <w:tcW w:w="2240" w:type="dxa"/>
          </w:tcPr>
          <w:p w:rsidR="005674D0" w:rsidRDefault="005674D0" w:rsidP="005674D0">
            <w:pPr>
              <w:widowControl w:val="0"/>
              <w:autoSpaceDE w:val="0"/>
              <w:autoSpaceDN w:val="0"/>
              <w:adjustRightInd w:val="0"/>
            </w:pPr>
            <w:r>
              <w:t>2</w:t>
            </w:r>
          </w:p>
        </w:tc>
        <w:tc>
          <w:tcPr>
            <w:tcW w:w="2240" w:type="dxa"/>
            <w:vAlign w:val="bottom"/>
          </w:tcPr>
          <w:p w:rsidR="005674D0" w:rsidRDefault="005674D0" w:rsidP="005674D0">
            <w:pPr>
              <w:widowControl w:val="0"/>
              <w:autoSpaceDE w:val="0"/>
              <w:autoSpaceDN w:val="0"/>
              <w:adjustRightInd w:val="0"/>
              <w:jc w:val="center"/>
            </w:pPr>
            <w:r>
              <w:t>0.790</w:t>
            </w:r>
            <w:r w:rsidR="00115808">
              <w:t xml:space="preserve"> b</w:t>
            </w:r>
          </w:p>
        </w:tc>
        <w:tc>
          <w:tcPr>
            <w:tcW w:w="2240" w:type="dxa"/>
            <w:vAlign w:val="bottom"/>
          </w:tcPr>
          <w:p w:rsidR="005674D0" w:rsidRDefault="005674D0" w:rsidP="005674D0">
            <w:pPr>
              <w:widowControl w:val="0"/>
              <w:autoSpaceDE w:val="0"/>
              <w:autoSpaceDN w:val="0"/>
              <w:adjustRightInd w:val="0"/>
              <w:jc w:val="center"/>
            </w:pPr>
            <w:r>
              <w:t>0.759</w:t>
            </w:r>
            <w:r w:rsidR="00115808">
              <w:t xml:space="preserve"> ab</w:t>
            </w:r>
          </w:p>
        </w:tc>
      </w:tr>
      <w:tr w:rsidR="005674D0" w:rsidTr="00115808">
        <w:trPr>
          <w:trHeight w:val="297"/>
        </w:trPr>
        <w:tc>
          <w:tcPr>
            <w:tcW w:w="2240" w:type="dxa"/>
          </w:tcPr>
          <w:p w:rsidR="005674D0" w:rsidRDefault="005674D0" w:rsidP="005674D0">
            <w:pPr>
              <w:widowControl w:val="0"/>
              <w:autoSpaceDE w:val="0"/>
              <w:autoSpaceDN w:val="0"/>
              <w:adjustRightInd w:val="0"/>
            </w:pPr>
            <w:r>
              <w:t>3</w:t>
            </w:r>
          </w:p>
        </w:tc>
        <w:tc>
          <w:tcPr>
            <w:tcW w:w="2240" w:type="dxa"/>
            <w:vAlign w:val="bottom"/>
          </w:tcPr>
          <w:p w:rsidR="005674D0" w:rsidRDefault="005674D0" w:rsidP="005674D0">
            <w:pPr>
              <w:widowControl w:val="0"/>
              <w:autoSpaceDE w:val="0"/>
              <w:autoSpaceDN w:val="0"/>
              <w:adjustRightInd w:val="0"/>
              <w:jc w:val="center"/>
            </w:pPr>
            <w:r>
              <w:t>0.658</w:t>
            </w:r>
            <w:r w:rsidR="00115808">
              <w:t xml:space="preserve"> b</w:t>
            </w:r>
          </w:p>
        </w:tc>
        <w:tc>
          <w:tcPr>
            <w:tcW w:w="2240" w:type="dxa"/>
            <w:vAlign w:val="bottom"/>
          </w:tcPr>
          <w:p w:rsidR="005674D0" w:rsidRDefault="005674D0" w:rsidP="005674D0">
            <w:pPr>
              <w:widowControl w:val="0"/>
              <w:autoSpaceDE w:val="0"/>
              <w:autoSpaceDN w:val="0"/>
              <w:adjustRightInd w:val="0"/>
              <w:jc w:val="center"/>
            </w:pPr>
            <w:r>
              <w:t>0.772</w:t>
            </w:r>
            <w:r w:rsidR="00115808">
              <w:t xml:space="preserve"> ab</w:t>
            </w:r>
          </w:p>
        </w:tc>
      </w:tr>
      <w:tr w:rsidR="005674D0" w:rsidTr="00115808">
        <w:trPr>
          <w:trHeight w:val="297"/>
        </w:trPr>
        <w:tc>
          <w:tcPr>
            <w:tcW w:w="2240" w:type="dxa"/>
          </w:tcPr>
          <w:p w:rsidR="005674D0" w:rsidRDefault="005674D0" w:rsidP="005674D0">
            <w:pPr>
              <w:widowControl w:val="0"/>
              <w:autoSpaceDE w:val="0"/>
              <w:autoSpaceDN w:val="0"/>
              <w:adjustRightInd w:val="0"/>
            </w:pPr>
            <w:r>
              <w:t>4</w:t>
            </w:r>
          </w:p>
        </w:tc>
        <w:tc>
          <w:tcPr>
            <w:tcW w:w="2240" w:type="dxa"/>
            <w:vAlign w:val="bottom"/>
          </w:tcPr>
          <w:p w:rsidR="005674D0" w:rsidRDefault="005674D0" w:rsidP="005674D0">
            <w:pPr>
              <w:widowControl w:val="0"/>
              <w:autoSpaceDE w:val="0"/>
              <w:autoSpaceDN w:val="0"/>
              <w:adjustRightInd w:val="0"/>
              <w:jc w:val="center"/>
            </w:pPr>
            <w:r>
              <w:t>0.783</w:t>
            </w:r>
            <w:r w:rsidR="00115808">
              <w:t xml:space="preserve"> b</w:t>
            </w:r>
          </w:p>
        </w:tc>
        <w:tc>
          <w:tcPr>
            <w:tcW w:w="2240" w:type="dxa"/>
            <w:vAlign w:val="bottom"/>
          </w:tcPr>
          <w:p w:rsidR="005674D0" w:rsidRDefault="005674D0" w:rsidP="005674D0">
            <w:pPr>
              <w:widowControl w:val="0"/>
              <w:autoSpaceDE w:val="0"/>
              <w:autoSpaceDN w:val="0"/>
              <w:adjustRightInd w:val="0"/>
              <w:jc w:val="center"/>
            </w:pPr>
            <w:r>
              <w:t>0.676</w:t>
            </w:r>
            <w:r w:rsidR="00115808">
              <w:t xml:space="preserve"> b</w:t>
            </w:r>
          </w:p>
        </w:tc>
      </w:tr>
      <w:tr w:rsidR="005674D0" w:rsidTr="00115808">
        <w:trPr>
          <w:trHeight w:val="282"/>
        </w:trPr>
        <w:tc>
          <w:tcPr>
            <w:tcW w:w="2240" w:type="dxa"/>
          </w:tcPr>
          <w:p w:rsidR="005674D0" w:rsidRDefault="005674D0" w:rsidP="005674D0">
            <w:pPr>
              <w:widowControl w:val="0"/>
              <w:autoSpaceDE w:val="0"/>
              <w:autoSpaceDN w:val="0"/>
              <w:adjustRightInd w:val="0"/>
            </w:pPr>
            <w:r>
              <w:t>5</w:t>
            </w:r>
          </w:p>
        </w:tc>
        <w:tc>
          <w:tcPr>
            <w:tcW w:w="2240" w:type="dxa"/>
            <w:vAlign w:val="bottom"/>
          </w:tcPr>
          <w:p w:rsidR="005674D0" w:rsidRDefault="005674D0" w:rsidP="005674D0">
            <w:pPr>
              <w:widowControl w:val="0"/>
              <w:autoSpaceDE w:val="0"/>
              <w:autoSpaceDN w:val="0"/>
              <w:adjustRightInd w:val="0"/>
              <w:jc w:val="center"/>
            </w:pPr>
            <w:r>
              <w:t>0.750</w:t>
            </w:r>
            <w:r w:rsidR="00115808">
              <w:t xml:space="preserve"> b</w:t>
            </w:r>
          </w:p>
        </w:tc>
        <w:tc>
          <w:tcPr>
            <w:tcW w:w="2240" w:type="dxa"/>
            <w:vAlign w:val="bottom"/>
          </w:tcPr>
          <w:p w:rsidR="005674D0" w:rsidRDefault="005674D0" w:rsidP="005674D0">
            <w:pPr>
              <w:widowControl w:val="0"/>
              <w:autoSpaceDE w:val="0"/>
              <w:autoSpaceDN w:val="0"/>
              <w:adjustRightInd w:val="0"/>
              <w:jc w:val="center"/>
            </w:pPr>
            <w:r>
              <w:t>0.780</w:t>
            </w:r>
            <w:r w:rsidR="00115808">
              <w:t xml:space="preserve"> ab</w:t>
            </w:r>
          </w:p>
        </w:tc>
      </w:tr>
      <w:tr w:rsidR="005674D0" w:rsidTr="00115808">
        <w:trPr>
          <w:trHeight w:val="297"/>
        </w:trPr>
        <w:tc>
          <w:tcPr>
            <w:tcW w:w="2240" w:type="dxa"/>
          </w:tcPr>
          <w:p w:rsidR="005674D0" w:rsidRDefault="005674D0" w:rsidP="005674D0">
            <w:pPr>
              <w:widowControl w:val="0"/>
              <w:autoSpaceDE w:val="0"/>
              <w:autoSpaceDN w:val="0"/>
              <w:adjustRightInd w:val="0"/>
            </w:pPr>
            <w:r>
              <w:t>6</w:t>
            </w:r>
          </w:p>
        </w:tc>
        <w:tc>
          <w:tcPr>
            <w:tcW w:w="2240" w:type="dxa"/>
            <w:vAlign w:val="bottom"/>
          </w:tcPr>
          <w:p w:rsidR="005674D0" w:rsidRDefault="005674D0" w:rsidP="005674D0">
            <w:pPr>
              <w:widowControl w:val="0"/>
              <w:autoSpaceDE w:val="0"/>
              <w:autoSpaceDN w:val="0"/>
              <w:adjustRightInd w:val="0"/>
              <w:jc w:val="center"/>
            </w:pPr>
            <w:r>
              <w:t>0.728</w:t>
            </w:r>
            <w:r w:rsidR="00115808">
              <w:t xml:space="preserve"> b</w:t>
            </w:r>
          </w:p>
        </w:tc>
        <w:tc>
          <w:tcPr>
            <w:tcW w:w="2240" w:type="dxa"/>
            <w:vAlign w:val="bottom"/>
          </w:tcPr>
          <w:p w:rsidR="005674D0" w:rsidRDefault="005674D0" w:rsidP="005674D0">
            <w:pPr>
              <w:widowControl w:val="0"/>
              <w:autoSpaceDE w:val="0"/>
              <w:autoSpaceDN w:val="0"/>
              <w:adjustRightInd w:val="0"/>
              <w:jc w:val="center"/>
            </w:pPr>
            <w:r>
              <w:t>0.780</w:t>
            </w:r>
            <w:r w:rsidR="00115808">
              <w:t xml:space="preserve"> ab</w:t>
            </w:r>
          </w:p>
        </w:tc>
      </w:tr>
      <w:tr w:rsidR="005674D0" w:rsidTr="00115808">
        <w:trPr>
          <w:trHeight w:val="282"/>
        </w:trPr>
        <w:tc>
          <w:tcPr>
            <w:tcW w:w="2240" w:type="dxa"/>
          </w:tcPr>
          <w:p w:rsidR="005674D0" w:rsidRDefault="005674D0" w:rsidP="005674D0">
            <w:pPr>
              <w:widowControl w:val="0"/>
              <w:autoSpaceDE w:val="0"/>
              <w:autoSpaceDN w:val="0"/>
              <w:adjustRightInd w:val="0"/>
            </w:pPr>
            <w:r>
              <w:t>7</w:t>
            </w:r>
          </w:p>
        </w:tc>
        <w:tc>
          <w:tcPr>
            <w:tcW w:w="2240" w:type="dxa"/>
            <w:vAlign w:val="bottom"/>
          </w:tcPr>
          <w:p w:rsidR="005674D0" w:rsidRDefault="005674D0" w:rsidP="005674D0">
            <w:pPr>
              <w:widowControl w:val="0"/>
              <w:autoSpaceDE w:val="0"/>
              <w:autoSpaceDN w:val="0"/>
              <w:adjustRightInd w:val="0"/>
              <w:jc w:val="center"/>
            </w:pPr>
            <w:r>
              <w:t>0.782</w:t>
            </w:r>
            <w:r w:rsidR="00115808">
              <w:t xml:space="preserve"> b</w:t>
            </w:r>
          </w:p>
        </w:tc>
        <w:tc>
          <w:tcPr>
            <w:tcW w:w="2240" w:type="dxa"/>
            <w:vAlign w:val="bottom"/>
          </w:tcPr>
          <w:p w:rsidR="005674D0" w:rsidRDefault="005674D0" w:rsidP="005674D0">
            <w:pPr>
              <w:widowControl w:val="0"/>
              <w:autoSpaceDE w:val="0"/>
              <w:autoSpaceDN w:val="0"/>
              <w:adjustRightInd w:val="0"/>
              <w:jc w:val="center"/>
            </w:pPr>
            <w:r>
              <w:t>0.714</w:t>
            </w:r>
            <w:r w:rsidR="00115808">
              <w:t xml:space="preserve"> b</w:t>
            </w:r>
          </w:p>
        </w:tc>
      </w:tr>
      <w:tr w:rsidR="005674D0" w:rsidTr="00115808">
        <w:trPr>
          <w:trHeight w:val="297"/>
        </w:trPr>
        <w:tc>
          <w:tcPr>
            <w:tcW w:w="2240" w:type="dxa"/>
          </w:tcPr>
          <w:p w:rsidR="005674D0" w:rsidRDefault="005674D0" w:rsidP="005674D0">
            <w:pPr>
              <w:widowControl w:val="0"/>
              <w:autoSpaceDE w:val="0"/>
              <w:autoSpaceDN w:val="0"/>
              <w:adjustRightInd w:val="0"/>
            </w:pPr>
            <w:r>
              <w:t>8</w:t>
            </w:r>
          </w:p>
        </w:tc>
        <w:tc>
          <w:tcPr>
            <w:tcW w:w="2240" w:type="dxa"/>
            <w:vAlign w:val="bottom"/>
          </w:tcPr>
          <w:p w:rsidR="005674D0" w:rsidRDefault="005674D0" w:rsidP="005674D0">
            <w:pPr>
              <w:widowControl w:val="0"/>
              <w:autoSpaceDE w:val="0"/>
              <w:autoSpaceDN w:val="0"/>
              <w:adjustRightInd w:val="0"/>
              <w:jc w:val="center"/>
            </w:pPr>
            <w:r>
              <w:t>0.722</w:t>
            </w:r>
            <w:r w:rsidR="00115808">
              <w:t xml:space="preserve"> b</w:t>
            </w:r>
          </w:p>
        </w:tc>
        <w:tc>
          <w:tcPr>
            <w:tcW w:w="2240" w:type="dxa"/>
            <w:vAlign w:val="bottom"/>
          </w:tcPr>
          <w:p w:rsidR="005674D0" w:rsidRDefault="005674D0" w:rsidP="005674D0">
            <w:pPr>
              <w:widowControl w:val="0"/>
              <w:autoSpaceDE w:val="0"/>
              <w:autoSpaceDN w:val="0"/>
              <w:adjustRightInd w:val="0"/>
              <w:jc w:val="center"/>
            </w:pPr>
            <w:r>
              <w:t>0.809</w:t>
            </w:r>
            <w:r w:rsidR="00115808">
              <w:t xml:space="preserve"> ab</w:t>
            </w:r>
          </w:p>
        </w:tc>
      </w:tr>
      <w:tr w:rsidR="005674D0" w:rsidTr="00115808">
        <w:trPr>
          <w:trHeight w:val="282"/>
        </w:trPr>
        <w:tc>
          <w:tcPr>
            <w:tcW w:w="2240" w:type="dxa"/>
          </w:tcPr>
          <w:p w:rsidR="005674D0" w:rsidRDefault="005674D0" w:rsidP="005674D0">
            <w:pPr>
              <w:widowControl w:val="0"/>
              <w:autoSpaceDE w:val="0"/>
              <w:autoSpaceDN w:val="0"/>
              <w:adjustRightInd w:val="0"/>
            </w:pPr>
            <w:r>
              <w:t>9</w:t>
            </w:r>
          </w:p>
        </w:tc>
        <w:tc>
          <w:tcPr>
            <w:tcW w:w="2240" w:type="dxa"/>
            <w:vAlign w:val="bottom"/>
          </w:tcPr>
          <w:p w:rsidR="005674D0" w:rsidRDefault="005674D0" w:rsidP="005674D0">
            <w:pPr>
              <w:widowControl w:val="0"/>
              <w:autoSpaceDE w:val="0"/>
              <w:autoSpaceDN w:val="0"/>
              <w:adjustRightInd w:val="0"/>
              <w:jc w:val="center"/>
            </w:pPr>
            <w:r>
              <w:t>0.804</w:t>
            </w:r>
            <w:r w:rsidR="00115808">
              <w:t xml:space="preserve"> b</w:t>
            </w:r>
          </w:p>
        </w:tc>
        <w:tc>
          <w:tcPr>
            <w:tcW w:w="2240" w:type="dxa"/>
            <w:vAlign w:val="bottom"/>
          </w:tcPr>
          <w:p w:rsidR="005674D0" w:rsidRDefault="005674D0" w:rsidP="005674D0">
            <w:pPr>
              <w:widowControl w:val="0"/>
              <w:autoSpaceDE w:val="0"/>
              <w:autoSpaceDN w:val="0"/>
              <w:adjustRightInd w:val="0"/>
              <w:jc w:val="center"/>
            </w:pPr>
            <w:r>
              <w:t>0.757</w:t>
            </w:r>
            <w:r w:rsidR="00115808">
              <w:t xml:space="preserve"> ab</w:t>
            </w:r>
          </w:p>
        </w:tc>
      </w:tr>
      <w:tr w:rsidR="005674D0" w:rsidTr="00115808">
        <w:trPr>
          <w:trHeight w:val="297"/>
        </w:trPr>
        <w:tc>
          <w:tcPr>
            <w:tcW w:w="2240" w:type="dxa"/>
          </w:tcPr>
          <w:p w:rsidR="005674D0" w:rsidRDefault="005674D0" w:rsidP="005674D0">
            <w:pPr>
              <w:widowControl w:val="0"/>
              <w:autoSpaceDE w:val="0"/>
              <w:autoSpaceDN w:val="0"/>
              <w:adjustRightInd w:val="0"/>
            </w:pPr>
            <w:r>
              <w:t>10</w:t>
            </w:r>
          </w:p>
        </w:tc>
        <w:tc>
          <w:tcPr>
            <w:tcW w:w="2240" w:type="dxa"/>
            <w:vAlign w:val="bottom"/>
          </w:tcPr>
          <w:p w:rsidR="005674D0" w:rsidRDefault="005674D0" w:rsidP="005674D0">
            <w:pPr>
              <w:widowControl w:val="0"/>
              <w:autoSpaceDE w:val="0"/>
              <w:autoSpaceDN w:val="0"/>
              <w:adjustRightInd w:val="0"/>
              <w:jc w:val="center"/>
            </w:pPr>
            <w:r>
              <w:t>0.887</w:t>
            </w:r>
            <w:r w:rsidR="00115808">
              <w:t xml:space="preserve"> ab</w:t>
            </w:r>
          </w:p>
        </w:tc>
        <w:tc>
          <w:tcPr>
            <w:tcW w:w="2240" w:type="dxa"/>
            <w:vAlign w:val="bottom"/>
          </w:tcPr>
          <w:p w:rsidR="005674D0" w:rsidRDefault="005674D0" w:rsidP="005674D0">
            <w:pPr>
              <w:widowControl w:val="0"/>
              <w:autoSpaceDE w:val="0"/>
              <w:autoSpaceDN w:val="0"/>
              <w:adjustRightInd w:val="0"/>
              <w:jc w:val="center"/>
            </w:pPr>
            <w:r>
              <w:t>0.879</w:t>
            </w:r>
            <w:r w:rsidR="00115808">
              <w:t xml:space="preserve"> ab</w:t>
            </w:r>
          </w:p>
        </w:tc>
      </w:tr>
      <w:tr w:rsidR="005674D0" w:rsidTr="00115808">
        <w:trPr>
          <w:trHeight w:val="282"/>
        </w:trPr>
        <w:tc>
          <w:tcPr>
            <w:tcW w:w="2240" w:type="dxa"/>
          </w:tcPr>
          <w:p w:rsidR="005674D0" w:rsidRDefault="005674D0" w:rsidP="005674D0">
            <w:pPr>
              <w:widowControl w:val="0"/>
              <w:autoSpaceDE w:val="0"/>
              <w:autoSpaceDN w:val="0"/>
              <w:adjustRightInd w:val="0"/>
            </w:pPr>
            <w:r>
              <w:t>11</w:t>
            </w:r>
          </w:p>
        </w:tc>
        <w:tc>
          <w:tcPr>
            <w:tcW w:w="2240" w:type="dxa"/>
            <w:vAlign w:val="bottom"/>
          </w:tcPr>
          <w:p w:rsidR="005674D0" w:rsidRDefault="005674D0" w:rsidP="005674D0">
            <w:pPr>
              <w:widowControl w:val="0"/>
              <w:autoSpaceDE w:val="0"/>
              <w:autoSpaceDN w:val="0"/>
              <w:adjustRightInd w:val="0"/>
              <w:jc w:val="center"/>
            </w:pPr>
            <w:r>
              <w:t>0.794</w:t>
            </w:r>
            <w:r w:rsidR="00115808">
              <w:t xml:space="preserve"> b</w:t>
            </w:r>
          </w:p>
        </w:tc>
        <w:tc>
          <w:tcPr>
            <w:tcW w:w="2240" w:type="dxa"/>
            <w:vAlign w:val="bottom"/>
          </w:tcPr>
          <w:p w:rsidR="005674D0" w:rsidRDefault="005674D0" w:rsidP="005674D0">
            <w:pPr>
              <w:widowControl w:val="0"/>
              <w:autoSpaceDE w:val="0"/>
              <w:autoSpaceDN w:val="0"/>
              <w:adjustRightInd w:val="0"/>
              <w:jc w:val="center"/>
            </w:pPr>
            <w:r>
              <w:t>0.828</w:t>
            </w:r>
            <w:r w:rsidR="00115808">
              <w:t xml:space="preserve"> ab</w:t>
            </w:r>
          </w:p>
        </w:tc>
      </w:tr>
      <w:tr w:rsidR="005674D0" w:rsidTr="00115808">
        <w:trPr>
          <w:trHeight w:val="297"/>
        </w:trPr>
        <w:tc>
          <w:tcPr>
            <w:tcW w:w="2240" w:type="dxa"/>
          </w:tcPr>
          <w:p w:rsidR="005674D0" w:rsidRDefault="005674D0" w:rsidP="005674D0">
            <w:pPr>
              <w:widowControl w:val="0"/>
              <w:autoSpaceDE w:val="0"/>
              <w:autoSpaceDN w:val="0"/>
              <w:adjustRightInd w:val="0"/>
            </w:pPr>
            <w:r>
              <w:t>12</w:t>
            </w:r>
          </w:p>
        </w:tc>
        <w:tc>
          <w:tcPr>
            <w:tcW w:w="2240" w:type="dxa"/>
            <w:vAlign w:val="bottom"/>
          </w:tcPr>
          <w:p w:rsidR="005674D0" w:rsidRDefault="005674D0" w:rsidP="005674D0">
            <w:pPr>
              <w:widowControl w:val="0"/>
              <w:autoSpaceDE w:val="0"/>
              <w:autoSpaceDN w:val="0"/>
              <w:adjustRightInd w:val="0"/>
              <w:jc w:val="center"/>
            </w:pPr>
            <w:r>
              <w:t>0.793</w:t>
            </w:r>
            <w:r w:rsidR="00115808">
              <w:t xml:space="preserve"> b</w:t>
            </w:r>
          </w:p>
        </w:tc>
        <w:tc>
          <w:tcPr>
            <w:tcW w:w="2240" w:type="dxa"/>
            <w:vAlign w:val="bottom"/>
          </w:tcPr>
          <w:p w:rsidR="005674D0" w:rsidRDefault="005674D0" w:rsidP="005674D0">
            <w:pPr>
              <w:widowControl w:val="0"/>
              <w:autoSpaceDE w:val="0"/>
              <w:autoSpaceDN w:val="0"/>
              <w:adjustRightInd w:val="0"/>
              <w:jc w:val="center"/>
            </w:pPr>
            <w:r>
              <w:t>0.806</w:t>
            </w:r>
            <w:r w:rsidR="00115808">
              <w:t xml:space="preserve"> ab</w:t>
            </w:r>
          </w:p>
        </w:tc>
      </w:tr>
      <w:tr w:rsidR="005674D0" w:rsidTr="00115808">
        <w:trPr>
          <w:trHeight w:val="282"/>
        </w:trPr>
        <w:tc>
          <w:tcPr>
            <w:tcW w:w="2240" w:type="dxa"/>
          </w:tcPr>
          <w:p w:rsidR="005674D0" w:rsidRDefault="005674D0" w:rsidP="005674D0">
            <w:pPr>
              <w:widowControl w:val="0"/>
              <w:autoSpaceDE w:val="0"/>
              <w:autoSpaceDN w:val="0"/>
              <w:adjustRightInd w:val="0"/>
            </w:pPr>
            <w:r>
              <w:t>13</w:t>
            </w:r>
          </w:p>
        </w:tc>
        <w:tc>
          <w:tcPr>
            <w:tcW w:w="2240" w:type="dxa"/>
            <w:vAlign w:val="bottom"/>
          </w:tcPr>
          <w:p w:rsidR="005674D0" w:rsidRDefault="005674D0" w:rsidP="005674D0">
            <w:pPr>
              <w:widowControl w:val="0"/>
              <w:autoSpaceDE w:val="0"/>
              <w:autoSpaceDN w:val="0"/>
              <w:adjustRightInd w:val="0"/>
              <w:jc w:val="center"/>
            </w:pPr>
            <w:r>
              <w:t>0.747</w:t>
            </w:r>
            <w:r w:rsidR="00115808">
              <w:t xml:space="preserve"> b</w:t>
            </w:r>
          </w:p>
        </w:tc>
        <w:tc>
          <w:tcPr>
            <w:tcW w:w="2240" w:type="dxa"/>
            <w:vAlign w:val="bottom"/>
          </w:tcPr>
          <w:p w:rsidR="005674D0" w:rsidRDefault="005674D0" w:rsidP="005674D0">
            <w:pPr>
              <w:widowControl w:val="0"/>
              <w:autoSpaceDE w:val="0"/>
              <w:autoSpaceDN w:val="0"/>
              <w:adjustRightInd w:val="0"/>
              <w:jc w:val="center"/>
            </w:pPr>
            <w:r>
              <w:t>0.797</w:t>
            </w:r>
            <w:r w:rsidR="00115808">
              <w:t xml:space="preserve"> ab</w:t>
            </w:r>
          </w:p>
        </w:tc>
      </w:tr>
      <w:tr w:rsidR="005674D0" w:rsidTr="00115808">
        <w:trPr>
          <w:trHeight w:val="297"/>
        </w:trPr>
        <w:tc>
          <w:tcPr>
            <w:tcW w:w="2240" w:type="dxa"/>
          </w:tcPr>
          <w:p w:rsidR="005674D0" w:rsidRDefault="005674D0" w:rsidP="005674D0">
            <w:pPr>
              <w:widowControl w:val="0"/>
              <w:autoSpaceDE w:val="0"/>
              <w:autoSpaceDN w:val="0"/>
              <w:adjustRightInd w:val="0"/>
            </w:pPr>
            <w:r>
              <w:t>14</w:t>
            </w:r>
          </w:p>
        </w:tc>
        <w:tc>
          <w:tcPr>
            <w:tcW w:w="2240" w:type="dxa"/>
            <w:vAlign w:val="bottom"/>
          </w:tcPr>
          <w:p w:rsidR="005674D0" w:rsidRDefault="005674D0" w:rsidP="005674D0">
            <w:pPr>
              <w:widowControl w:val="0"/>
              <w:autoSpaceDE w:val="0"/>
              <w:autoSpaceDN w:val="0"/>
              <w:adjustRightInd w:val="0"/>
              <w:jc w:val="center"/>
            </w:pPr>
            <w:r>
              <w:t>0.792</w:t>
            </w:r>
            <w:r w:rsidR="00115808">
              <w:t xml:space="preserve"> b</w:t>
            </w:r>
          </w:p>
        </w:tc>
        <w:tc>
          <w:tcPr>
            <w:tcW w:w="2240" w:type="dxa"/>
            <w:vAlign w:val="bottom"/>
          </w:tcPr>
          <w:p w:rsidR="005674D0" w:rsidRDefault="00115808" w:rsidP="005674D0">
            <w:pPr>
              <w:widowControl w:val="0"/>
              <w:autoSpaceDE w:val="0"/>
              <w:autoSpaceDN w:val="0"/>
              <w:adjustRightInd w:val="0"/>
              <w:jc w:val="center"/>
            </w:pPr>
            <w:r>
              <w:t>0.802 ab</w:t>
            </w:r>
          </w:p>
        </w:tc>
      </w:tr>
      <w:tr w:rsidR="005674D0" w:rsidTr="00115808">
        <w:trPr>
          <w:trHeight w:val="282"/>
        </w:trPr>
        <w:tc>
          <w:tcPr>
            <w:tcW w:w="2240" w:type="dxa"/>
          </w:tcPr>
          <w:p w:rsidR="005674D0" w:rsidRDefault="005674D0" w:rsidP="005674D0">
            <w:pPr>
              <w:widowControl w:val="0"/>
              <w:autoSpaceDE w:val="0"/>
              <w:autoSpaceDN w:val="0"/>
              <w:adjustRightInd w:val="0"/>
            </w:pPr>
            <w:r>
              <w:t>15</w:t>
            </w:r>
          </w:p>
        </w:tc>
        <w:tc>
          <w:tcPr>
            <w:tcW w:w="2240" w:type="dxa"/>
            <w:vAlign w:val="bottom"/>
          </w:tcPr>
          <w:p w:rsidR="005674D0" w:rsidRDefault="005674D0" w:rsidP="005674D0">
            <w:pPr>
              <w:widowControl w:val="0"/>
              <w:autoSpaceDE w:val="0"/>
              <w:autoSpaceDN w:val="0"/>
              <w:adjustRightInd w:val="0"/>
              <w:jc w:val="center"/>
            </w:pPr>
            <w:r>
              <w:t>0.766</w:t>
            </w:r>
            <w:r w:rsidR="00115808">
              <w:t xml:space="preserve"> b</w:t>
            </w:r>
          </w:p>
        </w:tc>
        <w:tc>
          <w:tcPr>
            <w:tcW w:w="2240" w:type="dxa"/>
            <w:vAlign w:val="bottom"/>
          </w:tcPr>
          <w:p w:rsidR="005674D0" w:rsidRDefault="00115808" w:rsidP="005674D0">
            <w:pPr>
              <w:widowControl w:val="0"/>
              <w:autoSpaceDE w:val="0"/>
              <w:autoSpaceDN w:val="0"/>
              <w:adjustRightInd w:val="0"/>
              <w:jc w:val="center"/>
            </w:pPr>
            <w:r>
              <w:t>0.829 ab</w:t>
            </w:r>
          </w:p>
        </w:tc>
      </w:tr>
      <w:tr w:rsidR="005674D0" w:rsidTr="00115808">
        <w:trPr>
          <w:trHeight w:val="297"/>
        </w:trPr>
        <w:tc>
          <w:tcPr>
            <w:tcW w:w="2240" w:type="dxa"/>
          </w:tcPr>
          <w:p w:rsidR="005674D0" w:rsidRDefault="005674D0" w:rsidP="005674D0">
            <w:pPr>
              <w:widowControl w:val="0"/>
              <w:autoSpaceDE w:val="0"/>
              <w:autoSpaceDN w:val="0"/>
              <w:adjustRightInd w:val="0"/>
            </w:pPr>
            <w:r>
              <w:t>16</w:t>
            </w:r>
          </w:p>
        </w:tc>
        <w:tc>
          <w:tcPr>
            <w:tcW w:w="2240" w:type="dxa"/>
            <w:vAlign w:val="bottom"/>
          </w:tcPr>
          <w:p w:rsidR="005674D0" w:rsidRDefault="005674D0" w:rsidP="005674D0">
            <w:pPr>
              <w:widowControl w:val="0"/>
              <w:autoSpaceDE w:val="0"/>
              <w:autoSpaceDN w:val="0"/>
              <w:adjustRightInd w:val="0"/>
              <w:jc w:val="center"/>
            </w:pPr>
            <w:r>
              <w:t>0.896</w:t>
            </w:r>
            <w:r w:rsidR="00115808">
              <w:t xml:space="preserve"> ab</w:t>
            </w:r>
          </w:p>
        </w:tc>
        <w:tc>
          <w:tcPr>
            <w:tcW w:w="2240" w:type="dxa"/>
            <w:vAlign w:val="bottom"/>
          </w:tcPr>
          <w:p w:rsidR="005674D0" w:rsidRDefault="00115808" w:rsidP="005674D0">
            <w:pPr>
              <w:widowControl w:val="0"/>
              <w:autoSpaceDE w:val="0"/>
              <w:autoSpaceDN w:val="0"/>
              <w:adjustRightInd w:val="0"/>
              <w:jc w:val="center"/>
            </w:pPr>
            <w:r>
              <w:t>0.839 ab</w:t>
            </w:r>
          </w:p>
        </w:tc>
      </w:tr>
      <w:tr w:rsidR="005674D0" w:rsidTr="00115808">
        <w:trPr>
          <w:trHeight w:val="282"/>
        </w:trPr>
        <w:tc>
          <w:tcPr>
            <w:tcW w:w="2240" w:type="dxa"/>
          </w:tcPr>
          <w:p w:rsidR="005674D0" w:rsidRDefault="005674D0" w:rsidP="005674D0">
            <w:pPr>
              <w:widowControl w:val="0"/>
              <w:autoSpaceDE w:val="0"/>
              <w:autoSpaceDN w:val="0"/>
              <w:adjustRightInd w:val="0"/>
            </w:pPr>
            <w:r>
              <w:t>17</w:t>
            </w:r>
          </w:p>
        </w:tc>
        <w:tc>
          <w:tcPr>
            <w:tcW w:w="2240" w:type="dxa"/>
            <w:vAlign w:val="bottom"/>
          </w:tcPr>
          <w:p w:rsidR="005674D0" w:rsidRDefault="005674D0" w:rsidP="005674D0">
            <w:pPr>
              <w:widowControl w:val="0"/>
              <w:autoSpaceDE w:val="0"/>
              <w:autoSpaceDN w:val="0"/>
              <w:adjustRightInd w:val="0"/>
              <w:jc w:val="center"/>
            </w:pPr>
            <w:r>
              <w:t>1.032</w:t>
            </w:r>
            <w:r w:rsidR="00115808">
              <w:t xml:space="preserve"> a</w:t>
            </w:r>
          </w:p>
        </w:tc>
        <w:tc>
          <w:tcPr>
            <w:tcW w:w="2240" w:type="dxa"/>
            <w:vAlign w:val="bottom"/>
          </w:tcPr>
          <w:p w:rsidR="005674D0" w:rsidRDefault="00115808" w:rsidP="005674D0">
            <w:pPr>
              <w:widowControl w:val="0"/>
              <w:autoSpaceDE w:val="0"/>
              <w:autoSpaceDN w:val="0"/>
              <w:adjustRightInd w:val="0"/>
              <w:jc w:val="center"/>
            </w:pPr>
            <w:r>
              <w:t>0.923 a</w:t>
            </w:r>
          </w:p>
        </w:tc>
      </w:tr>
      <w:tr w:rsidR="005674D0" w:rsidTr="00115808">
        <w:trPr>
          <w:trHeight w:val="297"/>
        </w:trPr>
        <w:tc>
          <w:tcPr>
            <w:tcW w:w="2240" w:type="dxa"/>
          </w:tcPr>
          <w:p w:rsidR="005674D0" w:rsidRDefault="005674D0" w:rsidP="005674D0">
            <w:pPr>
              <w:widowControl w:val="0"/>
              <w:autoSpaceDE w:val="0"/>
              <w:autoSpaceDN w:val="0"/>
              <w:adjustRightInd w:val="0"/>
            </w:pPr>
            <w:r>
              <w:t>18</w:t>
            </w:r>
          </w:p>
        </w:tc>
        <w:tc>
          <w:tcPr>
            <w:tcW w:w="2240" w:type="dxa"/>
            <w:vAlign w:val="bottom"/>
          </w:tcPr>
          <w:p w:rsidR="005674D0" w:rsidRDefault="005674D0" w:rsidP="005674D0">
            <w:pPr>
              <w:widowControl w:val="0"/>
              <w:autoSpaceDE w:val="0"/>
              <w:autoSpaceDN w:val="0"/>
              <w:adjustRightInd w:val="0"/>
              <w:jc w:val="center"/>
            </w:pPr>
            <w:r>
              <w:t>0.690</w:t>
            </w:r>
            <w:r w:rsidR="00115808">
              <w:t xml:space="preserve"> b</w:t>
            </w:r>
          </w:p>
        </w:tc>
        <w:tc>
          <w:tcPr>
            <w:tcW w:w="2240" w:type="dxa"/>
            <w:vAlign w:val="bottom"/>
          </w:tcPr>
          <w:p w:rsidR="005674D0" w:rsidRDefault="00115808" w:rsidP="005674D0">
            <w:pPr>
              <w:widowControl w:val="0"/>
              <w:autoSpaceDE w:val="0"/>
              <w:autoSpaceDN w:val="0"/>
              <w:adjustRightInd w:val="0"/>
              <w:jc w:val="center"/>
            </w:pPr>
            <w:r>
              <w:t>0.741 ab</w:t>
            </w:r>
          </w:p>
        </w:tc>
      </w:tr>
      <w:tr w:rsidR="005674D0" w:rsidTr="00115808">
        <w:trPr>
          <w:trHeight w:val="282"/>
        </w:trPr>
        <w:tc>
          <w:tcPr>
            <w:tcW w:w="2240" w:type="dxa"/>
          </w:tcPr>
          <w:p w:rsidR="005674D0" w:rsidRDefault="005674D0" w:rsidP="005674D0">
            <w:pPr>
              <w:widowControl w:val="0"/>
              <w:autoSpaceDE w:val="0"/>
              <w:autoSpaceDN w:val="0"/>
              <w:adjustRightInd w:val="0"/>
            </w:pPr>
            <w:r>
              <w:t>19</w:t>
            </w:r>
          </w:p>
        </w:tc>
        <w:tc>
          <w:tcPr>
            <w:tcW w:w="2240" w:type="dxa"/>
            <w:vAlign w:val="bottom"/>
          </w:tcPr>
          <w:p w:rsidR="005674D0" w:rsidRDefault="005674D0" w:rsidP="005674D0">
            <w:pPr>
              <w:widowControl w:val="0"/>
              <w:autoSpaceDE w:val="0"/>
              <w:autoSpaceDN w:val="0"/>
              <w:adjustRightInd w:val="0"/>
              <w:jc w:val="center"/>
            </w:pPr>
            <w:r>
              <w:t>0.818</w:t>
            </w:r>
            <w:r w:rsidR="00115808">
              <w:t xml:space="preserve"> b</w:t>
            </w:r>
          </w:p>
        </w:tc>
        <w:tc>
          <w:tcPr>
            <w:tcW w:w="2240" w:type="dxa"/>
            <w:vAlign w:val="bottom"/>
          </w:tcPr>
          <w:p w:rsidR="005674D0" w:rsidRDefault="00115808" w:rsidP="005674D0">
            <w:pPr>
              <w:widowControl w:val="0"/>
              <w:autoSpaceDE w:val="0"/>
              <w:autoSpaceDN w:val="0"/>
              <w:adjustRightInd w:val="0"/>
              <w:jc w:val="center"/>
            </w:pPr>
            <w:r>
              <w:t>0.741 ab</w:t>
            </w:r>
          </w:p>
        </w:tc>
      </w:tr>
      <w:tr w:rsidR="005674D0" w:rsidTr="00115808">
        <w:trPr>
          <w:trHeight w:val="297"/>
        </w:trPr>
        <w:tc>
          <w:tcPr>
            <w:tcW w:w="2240" w:type="dxa"/>
          </w:tcPr>
          <w:p w:rsidR="005674D0" w:rsidRDefault="005674D0" w:rsidP="005674D0">
            <w:pPr>
              <w:widowControl w:val="0"/>
              <w:autoSpaceDE w:val="0"/>
              <w:autoSpaceDN w:val="0"/>
              <w:adjustRightInd w:val="0"/>
            </w:pPr>
            <w:r>
              <w:t>20</w:t>
            </w:r>
          </w:p>
        </w:tc>
        <w:tc>
          <w:tcPr>
            <w:tcW w:w="2240" w:type="dxa"/>
            <w:vAlign w:val="bottom"/>
          </w:tcPr>
          <w:p w:rsidR="005674D0" w:rsidRDefault="005674D0" w:rsidP="005674D0">
            <w:pPr>
              <w:widowControl w:val="0"/>
              <w:autoSpaceDE w:val="0"/>
              <w:autoSpaceDN w:val="0"/>
              <w:adjustRightInd w:val="0"/>
              <w:jc w:val="center"/>
            </w:pPr>
            <w:r>
              <w:t>0.834</w:t>
            </w:r>
            <w:r w:rsidR="00115808">
              <w:t xml:space="preserve"> ab </w:t>
            </w:r>
          </w:p>
        </w:tc>
        <w:tc>
          <w:tcPr>
            <w:tcW w:w="2240" w:type="dxa"/>
            <w:vAlign w:val="bottom"/>
          </w:tcPr>
          <w:p w:rsidR="005674D0" w:rsidRDefault="00115808" w:rsidP="005674D0">
            <w:pPr>
              <w:widowControl w:val="0"/>
              <w:autoSpaceDE w:val="0"/>
              <w:autoSpaceDN w:val="0"/>
              <w:adjustRightInd w:val="0"/>
              <w:jc w:val="center"/>
            </w:pPr>
            <w:r>
              <w:t>0.790 ab</w:t>
            </w:r>
          </w:p>
        </w:tc>
      </w:tr>
      <w:tr w:rsidR="005674D0" w:rsidTr="00115808">
        <w:trPr>
          <w:trHeight w:val="297"/>
        </w:trPr>
        <w:tc>
          <w:tcPr>
            <w:tcW w:w="2240" w:type="dxa"/>
          </w:tcPr>
          <w:p w:rsidR="005674D0" w:rsidRDefault="005674D0" w:rsidP="005674D0">
            <w:pPr>
              <w:widowControl w:val="0"/>
              <w:autoSpaceDE w:val="0"/>
              <w:autoSpaceDN w:val="0"/>
              <w:adjustRightInd w:val="0"/>
            </w:pPr>
            <w:r>
              <w:t>21</w:t>
            </w:r>
          </w:p>
        </w:tc>
        <w:tc>
          <w:tcPr>
            <w:tcW w:w="2240" w:type="dxa"/>
            <w:vAlign w:val="bottom"/>
          </w:tcPr>
          <w:p w:rsidR="005674D0" w:rsidRDefault="005674D0" w:rsidP="005674D0">
            <w:pPr>
              <w:widowControl w:val="0"/>
              <w:autoSpaceDE w:val="0"/>
              <w:autoSpaceDN w:val="0"/>
              <w:adjustRightInd w:val="0"/>
              <w:jc w:val="center"/>
            </w:pPr>
            <w:r>
              <w:t>0.785</w:t>
            </w:r>
            <w:r w:rsidR="00115808">
              <w:t xml:space="preserve"> b</w:t>
            </w:r>
          </w:p>
        </w:tc>
        <w:tc>
          <w:tcPr>
            <w:tcW w:w="2240" w:type="dxa"/>
            <w:vAlign w:val="bottom"/>
          </w:tcPr>
          <w:p w:rsidR="005674D0" w:rsidRDefault="00115808" w:rsidP="005674D0">
            <w:pPr>
              <w:widowControl w:val="0"/>
              <w:autoSpaceDE w:val="0"/>
              <w:autoSpaceDN w:val="0"/>
              <w:adjustRightInd w:val="0"/>
              <w:jc w:val="center"/>
            </w:pPr>
            <w:r>
              <w:t>0.789 ab</w:t>
            </w:r>
          </w:p>
        </w:tc>
      </w:tr>
      <w:tr w:rsidR="005674D0" w:rsidTr="00115808">
        <w:trPr>
          <w:trHeight w:val="282"/>
        </w:trPr>
        <w:tc>
          <w:tcPr>
            <w:tcW w:w="2240" w:type="dxa"/>
          </w:tcPr>
          <w:p w:rsidR="005674D0" w:rsidRDefault="005674D0" w:rsidP="005674D0">
            <w:pPr>
              <w:widowControl w:val="0"/>
              <w:autoSpaceDE w:val="0"/>
              <w:autoSpaceDN w:val="0"/>
              <w:adjustRightInd w:val="0"/>
            </w:pPr>
            <w:r>
              <w:t>22</w:t>
            </w:r>
          </w:p>
        </w:tc>
        <w:tc>
          <w:tcPr>
            <w:tcW w:w="2240" w:type="dxa"/>
            <w:vAlign w:val="bottom"/>
          </w:tcPr>
          <w:p w:rsidR="005674D0" w:rsidRDefault="005674D0" w:rsidP="005674D0">
            <w:pPr>
              <w:widowControl w:val="0"/>
              <w:autoSpaceDE w:val="0"/>
              <w:autoSpaceDN w:val="0"/>
              <w:adjustRightInd w:val="0"/>
              <w:jc w:val="center"/>
            </w:pPr>
            <w:r>
              <w:t>0.854</w:t>
            </w:r>
            <w:r w:rsidR="00115808">
              <w:t xml:space="preserve"> ab</w:t>
            </w:r>
          </w:p>
        </w:tc>
        <w:tc>
          <w:tcPr>
            <w:tcW w:w="2240" w:type="dxa"/>
            <w:vAlign w:val="bottom"/>
          </w:tcPr>
          <w:p w:rsidR="005674D0" w:rsidRDefault="00115808" w:rsidP="005674D0">
            <w:pPr>
              <w:widowControl w:val="0"/>
              <w:autoSpaceDE w:val="0"/>
              <w:autoSpaceDN w:val="0"/>
              <w:adjustRightInd w:val="0"/>
              <w:jc w:val="center"/>
            </w:pPr>
            <w:r>
              <w:t>0.658 b</w:t>
            </w:r>
          </w:p>
        </w:tc>
      </w:tr>
      <w:tr w:rsidR="005674D0" w:rsidTr="00115808">
        <w:trPr>
          <w:trHeight w:val="297"/>
        </w:trPr>
        <w:tc>
          <w:tcPr>
            <w:tcW w:w="2240" w:type="dxa"/>
          </w:tcPr>
          <w:p w:rsidR="005674D0" w:rsidRDefault="005674D0" w:rsidP="005674D0">
            <w:pPr>
              <w:widowControl w:val="0"/>
              <w:autoSpaceDE w:val="0"/>
              <w:autoSpaceDN w:val="0"/>
              <w:adjustRightInd w:val="0"/>
            </w:pPr>
            <w:r>
              <w:t>23</w:t>
            </w:r>
          </w:p>
        </w:tc>
        <w:tc>
          <w:tcPr>
            <w:tcW w:w="2240" w:type="dxa"/>
            <w:vAlign w:val="bottom"/>
          </w:tcPr>
          <w:p w:rsidR="005674D0" w:rsidRDefault="005674D0" w:rsidP="005674D0">
            <w:pPr>
              <w:widowControl w:val="0"/>
              <w:autoSpaceDE w:val="0"/>
              <w:autoSpaceDN w:val="0"/>
              <w:adjustRightInd w:val="0"/>
              <w:jc w:val="center"/>
            </w:pPr>
            <w:r>
              <w:t>0.871</w:t>
            </w:r>
            <w:r w:rsidR="00115808">
              <w:t xml:space="preserve"> ab</w:t>
            </w:r>
          </w:p>
        </w:tc>
        <w:tc>
          <w:tcPr>
            <w:tcW w:w="2240" w:type="dxa"/>
            <w:vAlign w:val="bottom"/>
          </w:tcPr>
          <w:p w:rsidR="005674D0" w:rsidRDefault="00115808" w:rsidP="005674D0">
            <w:pPr>
              <w:widowControl w:val="0"/>
              <w:autoSpaceDE w:val="0"/>
              <w:autoSpaceDN w:val="0"/>
              <w:adjustRightInd w:val="0"/>
              <w:jc w:val="center"/>
            </w:pPr>
            <w:r>
              <w:t>0.814 ab</w:t>
            </w:r>
          </w:p>
        </w:tc>
      </w:tr>
      <w:tr w:rsidR="005674D0" w:rsidTr="00115808">
        <w:trPr>
          <w:trHeight w:val="282"/>
        </w:trPr>
        <w:tc>
          <w:tcPr>
            <w:tcW w:w="2240" w:type="dxa"/>
          </w:tcPr>
          <w:p w:rsidR="005674D0" w:rsidRDefault="005674D0" w:rsidP="005674D0">
            <w:pPr>
              <w:widowControl w:val="0"/>
              <w:autoSpaceDE w:val="0"/>
              <w:autoSpaceDN w:val="0"/>
              <w:adjustRightInd w:val="0"/>
            </w:pPr>
            <w:r>
              <w:t>24</w:t>
            </w:r>
          </w:p>
        </w:tc>
        <w:tc>
          <w:tcPr>
            <w:tcW w:w="2240" w:type="dxa"/>
            <w:vAlign w:val="bottom"/>
          </w:tcPr>
          <w:p w:rsidR="005674D0" w:rsidRDefault="005674D0" w:rsidP="005674D0">
            <w:pPr>
              <w:widowControl w:val="0"/>
              <w:autoSpaceDE w:val="0"/>
              <w:autoSpaceDN w:val="0"/>
              <w:adjustRightInd w:val="0"/>
              <w:jc w:val="center"/>
            </w:pPr>
            <w:r>
              <w:t>0.832</w:t>
            </w:r>
            <w:r w:rsidR="00115808">
              <w:t xml:space="preserve"> b</w:t>
            </w:r>
          </w:p>
        </w:tc>
        <w:tc>
          <w:tcPr>
            <w:tcW w:w="2240" w:type="dxa"/>
            <w:vAlign w:val="bottom"/>
          </w:tcPr>
          <w:p w:rsidR="005674D0" w:rsidRDefault="00115808" w:rsidP="005674D0">
            <w:pPr>
              <w:widowControl w:val="0"/>
              <w:autoSpaceDE w:val="0"/>
              <w:autoSpaceDN w:val="0"/>
              <w:adjustRightInd w:val="0"/>
              <w:jc w:val="center"/>
            </w:pPr>
            <w:r>
              <w:t>0.807 ab</w:t>
            </w:r>
          </w:p>
        </w:tc>
      </w:tr>
      <w:tr w:rsidR="005674D0" w:rsidTr="00115808">
        <w:trPr>
          <w:trHeight w:val="297"/>
        </w:trPr>
        <w:tc>
          <w:tcPr>
            <w:tcW w:w="2240" w:type="dxa"/>
          </w:tcPr>
          <w:p w:rsidR="005674D0" w:rsidRDefault="005674D0" w:rsidP="005674D0">
            <w:pPr>
              <w:widowControl w:val="0"/>
              <w:autoSpaceDE w:val="0"/>
              <w:autoSpaceDN w:val="0"/>
              <w:adjustRightInd w:val="0"/>
            </w:pPr>
            <w:r>
              <w:t>25</w:t>
            </w:r>
          </w:p>
        </w:tc>
        <w:tc>
          <w:tcPr>
            <w:tcW w:w="2240" w:type="dxa"/>
            <w:vAlign w:val="bottom"/>
          </w:tcPr>
          <w:p w:rsidR="005674D0" w:rsidRDefault="005674D0" w:rsidP="005674D0">
            <w:pPr>
              <w:widowControl w:val="0"/>
              <w:autoSpaceDE w:val="0"/>
              <w:autoSpaceDN w:val="0"/>
              <w:adjustRightInd w:val="0"/>
              <w:jc w:val="center"/>
            </w:pPr>
            <w:r>
              <w:t>0.914</w:t>
            </w:r>
            <w:r w:rsidR="00115808">
              <w:t xml:space="preserve"> ab</w:t>
            </w:r>
          </w:p>
        </w:tc>
        <w:tc>
          <w:tcPr>
            <w:tcW w:w="2240" w:type="dxa"/>
            <w:vAlign w:val="bottom"/>
          </w:tcPr>
          <w:p w:rsidR="005674D0" w:rsidRDefault="00115808" w:rsidP="005674D0">
            <w:pPr>
              <w:widowControl w:val="0"/>
              <w:autoSpaceDE w:val="0"/>
              <w:autoSpaceDN w:val="0"/>
              <w:adjustRightInd w:val="0"/>
              <w:jc w:val="center"/>
            </w:pPr>
            <w:r>
              <w:t>0.915 ab</w:t>
            </w:r>
          </w:p>
        </w:tc>
      </w:tr>
      <w:tr w:rsidR="005674D0" w:rsidTr="00115808">
        <w:trPr>
          <w:trHeight w:val="282"/>
        </w:trPr>
        <w:tc>
          <w:tcPr>
            <w:tcW w:w="2240" w:type="dxa"/>
          </w:tcPr>
          <w:p w:rsidR="005674D0" w:rsidRDefault="005674D0" w:rsidP="005674D0">
            <w:pPr>
              <w:widowControl w:val="0"/>
              <w:autoSpaceDE w:val="0"/>
              <w:autoSpaceDN w:val="0"/>
              <w:adjustRightInd w:val="0"/>
            </w:pPr>
            <w:r>
              <w:t>26</w:t>
            </w:r>
          </w:p>
        </w:tc>
        <w:tc>
          <w:tcPr>
            <w:tcW w:w="2240" w:type="dxa"/>
            <w:vAlign w:val="bottom"/>
          </w:tcPr>
          <w:p w:rsidR="005674D0" w:rsidRDefault="005674D0" w:rsidP="005674D0">
            <w:pPr>
              <w:widowControl w:val="0"/>
              <w:autoSpaceDE w:val="0"/>
              <w:autoSpaceDN w:val="0"/>
              <w:adjustRightInd w:val="0"/>
              <w:jc w:val="center"/>
            </w:pPr>
            <w:r>
              <w:t>0.797</w:t>
            </w:r>
            <w:r w:rsidR="00115808">
              <w:t xml:space="preserve"> b</w:t>
            </w:r>
          </w:p>
        </w:tc>
        <w:tc>
          <w:tcPr>
            <w:tcW w:w="2240" w:type="dxa"/>
            <w:vAlign w:val="bottom"/>
          </w:tcPr>
          <w:p w:rsidR="005674D0" w:rsidRDefault="00115808" w:rsidP="005674D0">
            <w:pPr>
              <w:widowControl w:val="0"/>
              <w:autoSpaceDE w:val="0"/>
              <w:autoSpaceDN w:val="0"/>
              <w:adjustRightInd w:val="0"/>
              <w:jc w:val="center"/>
            </w:pPr>
            <w:r>
              <w:t>0.737 b</w:t>
            </w:r>
          </w:p>
        </w:tc>
      </w:tr>
      <w:tr w:rsidR="005674D0" w:rsidTr="00115808">
        <w:trPr>
          <w:trHeight w:val="297"/>
        </w:trPr>
        <w:tc>
          <w:tcPr>
            <w:tcW w:w="2240" w:type="dxa"/>
            <w:tcBorders>
              <w:bottom w:val="single" w:sz="4" w:space="0" w:color="auto"/>
            </w:tcBorders>
          </w:tcPr>
          <w:p w:rsidR="005674D0" w:rsidRDefault="005674D0" w:rsidP="005674D0">
            <w:pPr>
              <w:widowControl w:val="0"/>
              <w:autoSpaceDE w:val="0"/>
              <w:autoSpaceDN w:val="0"/>
              <w:adjustRightInd w:val="0"/>
            </w:pPr>
            <w:r>
              <w:t>27</w:t>
            </w:r>
          </w:p>
        </w:tc>
        <w:tc>
          <w:tcPr>
            <w:tcW w:w="2240" w:type="dxa"/>
            <w:tcBorders>
              <w:bottom w:val="single" w:sz="4" w:space="0" w:color="auto"/>
            </w:tcBorders>
            <w:vAlign w:val="bottom"/>
          </w:tcPr>
          <w:p w:rsidR="005674D0" w:rsidRDefault="005674D0" w:rsidP="005674D0">
            <w:pPr>
              <w:widowControl w:val="0"/>
              <w:autoSpaceDE w:val="0"/>
              <w:autoSpaceDN w:val="0"/>
              <w:adjustRightInd w:val="0"/>
              <w:jc w:val="center"/>
            </w:pPr>
            <w:r>
              <w:t>0.835</w:t>
            </w:r>
            <w:r w:rsidR="00115808">
              <w:t xml:space="preserve"> ab</w:t>
            </w:r>
          </w:p>
        </w:tc>
        <w:tc>
          <w:tcPr>
            <w:tcW w:w="2240" w:type="dxa"/>
            <w:tcBorders>
              <w:bottom w:val="single" w:sz="4" w:space="0" w:color="auto"/>
            </w:tcBorders>
            <w:vAlign w:val="bottom"/>
          </w:tcPr>
          <w:p w:rsidR="005674D0" w:rsidRDefault="00115808" w:rsidP="005674D0">
            <w:pPr>
              <w:widowControl w:val="0"/>
              <w:autoSpaceDE w:val="0"/>
              <w:autoSpaceDN w:val="0"/>
              <w:adjustRightInd w:val="0"/>
              <w:jc w:val="center"/>
            </w:pPr>
            <w:r>
              <w:t>0.836 ab</w:t>
            </w:r>
          </w:p>
        </w:tc>
      </w:tr>
    </w:tbl>
    <w:p w:rsidR="00115808" w:rsidRDefault="00115808" w:rsidP="00171B4E">
      <w:pPr>
        <w:widowControl w:val="0"/>
        <w:autoSpaceDE w:val="0"/>
        <w:autoSpaceDN w:val="0"/>
        <w:adjustRightInd w:val="0"/>
        <w:spacing w:line="480" w:lineRule="auto"/>
      </w:pPr>
      <w:r>
        <w:rPr>
          <w:vertAlign w:val="superscript"/>
        </w:rPr>
        <w:t>a</w:t>
      </w:r>
      <w:r>
        <w:t xml:space="preserve"> Means within a column followed by the same letter are not different at </w:t>
      </w:r>
      <w:r>
        <w:rPr>
          <w:rFonts w:cstheme="majorHAnsi"/>
        </w:rPr>
        <w:t>α</w:t>
      </w:r>
      <w:r>
        <w:t>=0.05.</w:t>
      </w:r>
      <w:r>
        <w:br w:type="page"/>
      </w:r>
    </w:p>
    <w:p w:rsidR="00F2545D" w:rsidRPr="00115808" w:rsidRDefault="00115808" w:rsidP="003D3B8C">
      <w:pPr>
        <w:widowControl w:val="0"/>
        <w:autoSpaceDE w:val="0"/>
        <w:autoSpaceDN w:val="0"/>
        <w:adjustRightInd w:val="0"/>
        <w:spacing w:line="480" w:lineRule="auto"/>
      </w:pPr>
      <w:r>
        <w:rPr>
          <w:b/>
        </w:rPr>
        <w:lastRenderedPageBreak/>
        <w:t>Table 2.</w:t>
      </w:r>
      <w:r>
        <w:t xml:space="preserve"> Analysis of variance results for the effect of seed treatment on the cultivar tolerance to metribuzin and sulfentrazone herbicides.</w:t>
      </w:r>
      <w:r>
        <w:rPr>
          <w:vertAlign w:val="superscript"/>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tblGrid>
      <w:tr w:rsidR="00115808" w:rsidTr="00115808">
        <w:tc>
          <w:tcPr>
            <w:tcW w:w="1870" w:type="dxa"/>
            <w:tcBorders>
              <w:top w:val="single" w:sz="4" w:space="0" w:color="auto"/>
              <w:bottom w:val="single" w:sz="4" w:space="0" w:color="auto"/>
            </w:tcBorders>
          </w:tcPr>
          <w:p w:rsidR="00115808" w:rsidRDefault="00115808" w:rsidP="00103204">
            <w:pPr>
              <w:widowControl w:val="0"/>
              <w:autoSpaceDE w:val="0"/>
              <w:autoSpaceDN w:val="0"/>
              <w:adjustRightInd w:val="0"/>
            </w:pPr>
            <w:r>
              <w:t>Seed treatment</w:t>
            </w:r>
          </w:p>
        </w:tc>
        <w:tc>
          <w:tcPr>
            <w:tcW w:w="1870" w:type="dxa"/>
            <w:tcBorders>
              <w:top w:val="single" w:sz="4" w:space="0" w:color="auto"/>
              <w:bottom w:val="single" w:sz="4" w:space="0" w:color="auto"/>
            </w:tcBorders>
            <w:vAlign w:val="bottom"/>
          </w:tcPr>
          <w:p w:rsidR="00115808" w:rsidRDefault="00115808" w:rsidP="00103204">
            <w:pPr>
              <w:widowControl w:val="0"/>
              <w:autoSpaceDE w:val="0"/>
              <w:autoSpaceDN w:val="0"/>
              <w:adjustRightInd w:val="0"/>
              <w:jc w:val="center"/>
            </w:pPr>
            <w:r>
              <w:t>Metribuzin</w:t>
            </w:r>
          </w:p>
        </w:tc>
        <w:tc>
          <w:tcPr>
            <w:tcW w:w="1870" w:type="dxa"/>
            <w:tcBorders>
              <w:top w:val="single" w:sz="4" w:space="0" w:color="auto"/>
              <w:bottom w:val="single" w:sz="4" w:space="0" w:color="auto"/>
            </w:tcBorders>
            <w:vAlign w:val="bottom"/>
          </w:tcPr>
          <w:p w:rsidR="00115808" w:rsidRDefault="00115808" w:rsidP="00103204">
            <w:pPr>
              <w:widowControl w:val="0"/>
              <w:autoSpaceDE w:val="0"/>
              <w:autoSpaceDN w:val="0"/>
              <w:adjustRightInd w:val="0"/>
              <w:jc w:val="center"/>
            </w:pPr>
            <w:r>
              <w:t>Sulfentrazone</w:t>
            </w:r>
          </w:p>
        </w:tc>
      </w:tr>
      <w:tr w:rsidR="00115808" w:rsidTr="00115808">
        <w:tc>
          <w:tcPr>
            <w:tcW w:w="1870" w:type="dxa"/>
            <w:tcBorders>
              <w:top w:val="single" w:sz="4" w:space="0" w:color="auto"/>
            </w:tcBorders>
          </w:tcPr>
          <w:p w:rsidR="00115808" w:rsidRDefault="00115808" w:rsidP="00103204">
            <w:pPr>
              <w:widowControl w:val="0"/>
              <w:autoSpaceDE w:val="0"/>
              <w:autoSpaceDN w:val="0"/>
              <w:adjustRightInd w:val="0"/>
            </w:pPr>
            <w:r>
              <w:t>1</w:t>
            </w:r>
          </w:p>
        </w:tc>
        <w:tc>
          <w:tcPr>
            <w:tcW w:w="1870" w:type="dxa"/>
            <w:tcBorders>
              <w:top w:val="single" w:sz="4" w:space="0" w:color="auto"/>
            </w:tcBorders>
            <w:vAlign w:val="bottom"/>
          </w:tcPr>
          <w:p w:rsidR="00115808" w:rsidRDefault="00115808" w:rsidP="00103204">
            <w:pPr>
              <w:widowControl w:val="0"/>
              <w:autoSpaceDE w:val="0"/>
              <w:autoSpaceDN w:val="0"/>
              <w:adjustRightInd w:val="0"/>
              <w:jc w:val="center"/>
            </w:pPr>
            <w:r>
              <w:t>0.792</w:t>
            </w:r>
            <w:r w:rsidR="003A0D6D">
              <w:t xml:space="preserve"> ab</w:t>
            </w:r>
          </w:p>
        </w:tc>
        <w:tc>
          <w:tcPr>
            <w:tcW w:w="1870" w:type="dxa"/>
            <w:tcBorders>
              <w:top w:val="single" w:sz="4" w:space="0" w:color="auto"/>
            </w:tcBorders>
            <w:vAlign w:val="bottom"/>
          </w:tcPr>
          <w:p w:rsidR="00115808" w:rsidRDefault="003A0D6D" w:rsidP="00103204">
            <w:pPr>
              <w:widowControl w:val="0"/>
              <w:autoSpaceDE w:val="0"/>
              <w:autoSpaceDN w:val="0"/>
              <w:adjustRightInd w:val="0"/>
              <w:jc w:val="center"/>
            </w:pPr>
            <w:r>
              <w:t>0.794 a</w:t>
            </w:r>
          </w:p>
        </w:tc>
      </w:tr>
      <w:tr w:rsidR="00115808" w:rsidTr="00115808">
        <w:tc>
          <w:tcPr>
            <w:tcW w:w="1870" w:type="dxa"/>
          </w:tcPr>
          <w:p w:rsidR="00115808" w:rsidRDefault="00115808" w:rsidP="00103204">
            <w:pPr>
              <w:widowControl w:val="0"/>
              <w:autoSpaceDE w:val="0"/>
              <w:autoSpaceDN w:val="0"/>
              <w:adjustRightInd w:val="0"/>
            </w:pPr>
            <w:r>
              <w:t>2</w:t>
            </w:r>
          </w:p>
        </w:tc>
        <w:tc>
          <w:tcPr>
            <w:tcW w:w="1870" w:type="dxa"/>
            <w:vAlign w:val="bottom"/>
          </w:tcPr>
          <w:p w:rsidR="00115808" w:rsidRDefault="00115808" w:rsidP="00103204">
            <w:pPr>
              <w:widowControl w:val="0"/>
              <w:autoSpaceDE w:val="0"/>
              <w:autoSpaceDN w:val="0"/>
              <w:adjustRightInd w:val="0"/>
              <w:jc w:val="center"/>
            </w:pPr>
            <w:r>
              <w:t>0.782</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714 a</w:t>
            </w:r>
          </w:p>
        </w:tc>
      </w:tr>
      <w:tr w:rsidR="00115808" w:rsidTr="00115808">
        <w:tc>
          <w:tcPr>
            <w:tcW w:w="1870" w:type="dxa"/>
          </w:tcPr>
          <w:p w:rsidR="00115808" w:rsidRDefault="00115808" w:rsidP="00103204">
            <w:pPr>
              <w:widowControl w:val="0"/>
              <w:autoSpaceDE w:val="0"/>
              <w:autoSpaceDN w:val="0"/>
              <w:adjustRightInd w:val="0"/>
            </w:pPr>
            <w:r>
              <w:t>3</w:t>
            </w:r>
          </w:p>
        </w:tc>
        <w:tc>
          <w:tcPr>
            <w:tcW w:w="1870" w:type="dxa"/>
            <w:vAlign w:val="bottom"/>
          </w:tcPr>
          <w:p w:rsidR="00115808" w:rsidRDefault="00115808" w:rsidP="00103204">
            <w:pPr>
              <w:widowControl w:val="0"/>
              <w:autoSpaceDE w:val="0"/>
              <w:autoSpaceDN w:val="0"/>
              <w:adjustRightInd w:val="0"/>
              <w:jc w:val="center"/>
            </w:pPr>
            <w:r>
              <w:t>0.783</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786 a</w:t>
            </w:r>
          </w:p>
        </w:tc>
      </w:tr>
      <w:tr w:rsidR="00115808" w:rsidTr="00115808">
        <w:tc>
          <w:tcPr>
            <w:tcW w:w="1870" w:type="dxa"/>
          </w:tcPr>
          <w:p w:rsidR="00115808" w:rsidRDefault="00115808" w:rsidP="00103204">
            <w:pPr>
              <w:widowControl w:val="0"/>
              <w:autoSpaceDE w:val="0"/>
              <w:autoSpaceDN w:val="0"/>
              <w:adjustRightInd w:val="0"/>
            </w:pPr>
            <w:r>
              <w:t>4</w:t>
            </w:r>
          </w:p>
        </w:tc>
        <w:tc>
          <w:tcPr>
            <w:tcW w:w="1870" w:type="dxa"/>
            <w:vAlign w:val="bottom"/>
          </w:tcPr>
          <w:p w:rsidR="00115808" w:rsidRDefault="00115808" w:rsidP="00103204">
            <w:pPr>
              <w:widowControl w:val="0"/>
              <w:autoSpaceDE w:val="0"/>
              <w:autoSpaceDN w:val="0"/>
              <w:adjustRightInd w:val="0"/>
              <w:jc w:val="center"/>
            </w:pPr>
            <w:r>
              <w:t>1.036</w:t>
            </w:r>
            <w:r w:rsidR="003A0D6D">
              <w:t xml:space="preserve"> a</w:t>
            </w:r>
          </w:p>
        </w:tc>
        <w:tc>
          <w:tcPr>
            <w:tcW w:w="1870" w:type="dxa"/>
            <w:vAlign w:val="bottom"/>
          </w:tcPr>
          <w:p w:rsidR="00115808" w:rsidRDefault="003A0D6D" w:rsidP="00103204">
            <w:pPr>
              <w:widowControl w:val="0"/>
              <w:autoSpaceDE w:val="0"/>
              <w:autoSpaceDN w:val="0"/>
              <w:adjustRightInd w:val="0"/>
              <w:jc w:val="center"/>
            </w:pPr>
            <w:r>
              <w:t>0.995 a</w:t>
            </w:r>
          </w:p>
        </w:tc>
      </w:tr>
      <w:tr w:rsidR="00115808" w:rsidTr="00115808">
        <w:tc>
          <w:tcPr>
            <w:tcW w:w="1870" w:type="dxa"/>
          </w:tcPr>
          <w:p w:rsidR="00115808" w:rsidRDefault="00115808" w:rsidP="00103204">
            <w:pPr>
              <w:widowControl w:val="0"/>
              <w:autoSpaceDE w:val="0"/>
              <w:autoSpaceDN w:val="0"/>
              <w:adjustRightInd w:val="0"/>
            </w:pPr>
            <w:r>
              <w:t>5</w:t>
            </w:r>
          </w:p>
        </w:tc>
        <w:tc>
          <w:tcPr>
            <w:tcW w:w="1870" w:type="dxa"/>
            <w:vAlign w:val="bottom"/>
          </w:tcPr>
          <w:p w:rsidR="00115808" w:rsidRDefault="00115808" w:rsidP="00103204">
            <w:pPr>
              <w:widowControl w:val="0"/>
              <w:autoSpaceDE w:val="0"/>
              <w:autoSpaceDN w:val="0"/>
              <w:adjustRightInd w:val="0"/>
              <w:jc w:val="center"/>
            </w:pPr>
            <w:r>
              <w:t>0.695</w:t>
            </w:r>
            <w:r w:rsidR="003A0D6D">
              <w:t xml:space="preserve"> b</w:t>
            </w:r>
          </w:p>
        </w:tc>
        <w:tc>
          <w:tcPr>
            <w:tcW w:w="1870" w:type="dxa"/>
            <w:vAlign w:val="bottom"/>
          </w:tcPr>
          <w:p w:rsidR="00115808" w:rsidRDefault="003A0D6D" w:rsidP="00103204">
            <w:pPr>
              <w:widowControl w:val="0"/>
              <w:autoSpaceDE w:val="0"/>
              <w:autoSpaceDN w:val="0"/>
              <w:adjustRightInd w:val="0"/>
              <w:jc w:val="center"/>
            </w:pPr>
            <w:r>
              <w:t>0.760 a</w:t>
            </w:r>
          </w:p>
        </w:tc>
      </w:tr>
      <w:tr w:rsidR="00115808" w:rsidTr="00115808">
        <w:tc>
          <w:tcPr>
            <w:tcW w:w="1870" w:type="dxa"/>
          </w:tcPr>
          <w:p w:rsidR="00115808" w:rsidRDefault="00115808" w:rsidP="00103204">
            <w:pPr>
              <w:widowControl w:val="0"/>
              <w:autoSpaceDE w:val="0"/>
              <w:autoSpaceDN w:val="0"/>
              <w:adjustRightInd w:val="0"/>
            </w:pPr>
            <w:r>
              <w:t>6</w:t>
            </w:r>
          </w:p>
        </w:tc>
        <w:tc>
          <w:tcPr>
            <w:tcW w:w="1870" w:type="dxa"/>
            <w:vAlign w:val="bottom"/>
          </w:tcPr>
          <w:p w:rsidR="00115808" w:rsidRDefault="00115808" w:rsidP="00103204">
            <w:pPr>
              <w:widowControl w:val="0"/>
              <w:autoSpaceDE w:val="0"/>
              <w:autoSpaceDN w:val="0"/>
              <w:adjustRightInd w:val="0"/>
              <w:jc w:val="center"/>
            </w:pPr>
            <w:r>
              <w:t>0.867</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812 a</w:t>
            </w:r>
          </w:p>
        </w:tc>
      </w:tr>
      <w:tr w:rsidR="00115808" w:rsidTr="00115808">
        <w:tc>
          <w:tcPr>
            <w:tcW w:w="1870" w:type="dxa"/>
          </w:tcPr>
          <w:p w:rsidR="00115808" w:rsidRDefault="00115808" w:rsidP="00103204">
            <w:pPr>
              <w:widowControl w:val="0"/>
              <w:autoSpaceDE w:val="0"/>
              <w:autoSpaceDN w:val="0"/>
              <w:adjustRightInd w:val="0"/>
            </w:pPr>
            <w:r>
              <w:t>7</w:t>
            </w:r>
          </w:p>
        </w:tc>
        <w:tc>
          <w:tcPr>
            <w:tcW w:w="1870" w:type="dxa"/>
            <w:vAlign w:val="bottom"/>
          </w:tcPr>
          <w:p w:rsidR="00115808" w:rsidRDefault="00115808" w:rsidP="00103204">
            <w:pPr>
              <w:widowControl w:val="0"/>
              <w:autoSpaceDE w:val="0"/>
              <w:autoSpaceDN w:val="0"/>
              <w:adjustRightInd w:val="0"/>
              <w:jc w:val="center"/>
            </w:pPr>
            <w:r>
              <w:t>0.854</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804 a</w:t>
            </w:r>
          </w:p>
        </w:tc>
      </w:tr>
      <w:tr w:rsidR="00115808" w:rsidTr="00115808">
        <w:tc>
          <w:tcPr>
            <w:tcW w:w="1870" w:type="dxa"/>
          </w:tcPr>
          <w:p w:rsidR="00115808" w:rsidRDefault="00115808" w:rsidP="00103204">
            <w:pPr>
              <w:widowControl w:val="0"/>
              <w:autoSpaceDE w:val="0"/>
              <w:autoSpaceDN w:val="0"/>
              <w:adjustRightInd w:val="0"/>
            </w:pPr>
            <w:r>
              <w:t>8</w:t>
            </w:r>
          </w:p>
        </w:tc>
        <w:tc>
          <w:tcPr>
            <w:tcW w:w="1870" w:type="dxa"/>
            <w:vAlign w:val="bottom"/>
          </w:tcPr>
          <w:p w:rsidR="00115808" w:rsidRDefault="00115808" w:rsidP="00103204">
            <w:pPr>
              <w:widowControl w:val="0"/>
              <w:autoSpaceDE w:val="0"/>
              <w:autoSpaceDN w:val="0"/>
              <w:adjustRightInd w:val="0"/>
              <w:jc w:val="center"/>
            </w:pPr>
            <w:r>
              <w:t>0.750</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780 a</w:t>
            </w:r>
          </w:p>
        </w:tc>
      </w:tr>
      <w:tr w:rsidR="00115808" w:rsidTr="00115808">
        <w:tc>
          <w:tcPr>
            <w:tcW w:w="1870" w:type="dxa"/>
          </w:tcPr>
          <w:p w:rsidR="00115808" w:rsidRDefault="00115808" w:rsidP="00103204">
            <w:pPr>
              <w:widowControl w:val="0"/>
              <w:autoSpaceDE w:val="0"/>
              <w:autoSpaceDN w:val="0"/>
              <w:adjustRightInd w:val="0"/>
            </w:pPr>
            <w:r>
              <w:t>9</w:t>
            </w:r>
          </w:p>
        </w:tc>
        <w:tc>
          <w:tcPr>
            <w:tcW w:w="1870" w:type="dxa"/>
            <w:vAlign w:val="bottom"/>
          </w:tcPr>
          <w:p w:rsidR="00115808" w:rsidRDefault="00115808" w:rsidP="00103204">
            <w:pPr>
              <w:widowControl w:val="0"/>
              <w:autoSpaceDE w:val="0"/>
              <w:autoSpaceDN w:val="0"/>
              <w:adjustRightInd w:val="0"/>
              <w:jc w:val="center"/>
            </w:pPr>
            <w:r>
              <w:t>0.772</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779 a</w:t>
            </w:r>
          </w:p>
        </w:tc>
      </w:tr>
      <w:tr w:rsidR="00115808" w:rsidTr="00115808">
        <w:tc>
          <w:tcPr>
            <w:tcW w:w="1870" w:type="dxa"/>
          </w:tcPr>
          <w:p w:rsidR="00115808" w:rsidRDefault="00115808" w:rsidP="00103204">
            <w:pPr>
              <w:widowControl w:val="0"/>
              <w:autoSpaceDE w:val="0"/>
              <w:autoSpaceDN w:val="0"/>
              <w:adjustRightInd w:val="0"/>
            </w:pPr>
            <w:r>
              <w:t>10</w:t>
            </w:r>
          </w:p>
        </w:tc>
        <w:tc>
          <w:tcPr>
            <w:tcW w:w="1870" w:type="dxa"/>
            <w:vAlign w:val="bottom"/>
          </w:tcPr>
          <w:p w:rsidR="00115808" w:rsidRDefault="00115808" w:rsidP="00103204">
            <w:pPr>
              <w:widowControl w:val="0"/>
              <w:autoSpaceDE w:val="0"/>
              <w:autoSpaceDN w:val="0"/>
              <w:adjustRightInd w:val="0"/>
              <w:jc w:val="center"/>
            </w:pPr>
            <w:r>
              <w:t>0.690</w:t>
            </w:r>
            <w:r w:rsidR="003A0D6D">
              <w:t xml:space="preserve"> b</w:t>
            </w:r>
          </w:p>
        </w:tc>
        <w:tc>
          <w:tcPr>
            <w:tcW w:w="1870" w:type="dxa"/>
            <w:vAlign w:val="bottom"/>
          </w:tcPr>
          <w:p w:rsidR="00115808" w:rsidRDefault="003A0D6D" w:rsidP="00103204">
            <w:pPr>
              <w:widowControl w:val="0"/>
              <w:autoSpaceDE w:val="0"/>
              <w:autoSpaceDN w:val="0"/>
              <w:adjustRightInd w:val="0"/>
              <w:jc w:val="center"/>
            </w:pPr>
            <w:r>
              <w:t>0.741 a</w:t>
            </w:r>
          </w:p>
        </w:tc>
      </w:tr>
      <w:tr w:rsidR="00115808" w:rsidTr="00115808">
        <w:tc>
          <w:tcPr>
            <w:tcW w:w="1870" w:type="dxa"/>
          </w:tcPr>
          <w:p w:rsidR="00115808" w:rsidRDefault="00115808" w:rsidP="00103204">
            <w:pPr>
              <w:widowControl w:val="0"/>
              <w:autoSpaceDE w:val="0"/>
              <w:autoSpaceDN w:val="0"/>
              <w:adjustRightInd w:val="0"/>
            </w:pPr>
            <w:r>
              <w:t>11</w:t>
            </w:r>
          </w:p>
        </w:tc>
        <w:tc>
          <w:tcPr>
            <w:tcW w:w="1870" w:type="dxa"/>
            <w:vAlign w:val="bottom"/>
          </w:tcPr>
          <w:p w:rsidR="00115808" w:rsidRDefault="00115808" w:rsidP="00103204">
            <w:pPr>
              <w:widowControl w:val="0"/>
              <w:autoSpaceDE w:val="0"/>
              <w:autoSpaceDN w:val="0"/>
              <w:adjustRightInd w:val="0"/>
              <w:jc w:val="center"/>
            </w:pPr>
            <w:r>
              <w:t>0.728</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780 a</w:t>
            </w:r>
          </w:p>
        </w:tc>
      </w:tr>
      <w:tr w:rsidR="00115808" w:rsidTr="00115808">
        <w:tc>
          <w:tcPr>
            <w:tcW w:w="1870" w:type="dxa"/>
          </w:tcPr>
          <w:p w:rsidR="00115808" w:rsidRDefault="00115808" w:rsidP="00103204">
            <w:pPr>
              <w:widowControl w:val="0"/>
              <w:autoSpaceDE w:val="0"/>
              <w:autoSpaceDN w:val="0"/>
              <w:adjustRightInd w:val="0"/>
            </w:pPr>
            <w:r>
              <w:t>12</w:t>
            </w:r>
          </w:p>
        </w:tc>
        <w:tc>
          <w:tcPr>
            <w:tcW w:w="1870" w:type="dxa"/>
            <w:vAlign w:val="bottom"/>
          </w:tcPr>
          <w:p w:rsidR="00115808" w:rsidRDefault="00115808" w:rsidP="00103204">
            <w:pPr>
              <w:widowControl w:val="0"/>
              <w:autoSpaceDE w:val="0"/>
              <w:autoSpaceDN w:val="0"/>
              <w:adjustRightInd w:val="0"/>
              <w:jc w:val="center"/>
            </w:pPr>
            <w:r>
              <w:t>0.707</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764 a</w:t>
            </w:r>
          </w:p>
        </w:tc>
      </w:tr>
      <w:tr w:rsidR="00115808" w:rsidTr="00115808">
        <w:tc>
          <w:tcPr>
            <w:tcW w:w="1870" w:type="dxa"/>
          </w:tcPr>
          <w:p w:rsidR="00115808" w:rsidRDefault="00115808" w:rsidP="00103204">
            <w:pPr>
              <w:widowControl w:val="0"/>
              <w:autoSpaceDE w:val="0"/>
              <w:autoSpaceDN w:val="0"/>
              <w:adjustRightInd w:val="0"/>
            </w:pPr>
            <w:r>
              <w:t>13</w:t>
            </w:r>
          </w:p>
        </w:tc>
        <w:tc>
          <w:tcPr>
            <w:tcW w:w="1870" w:type="dxa"/>
            <w:vAlign w:val="bottom"/>
          </w:tcPr>
          <w:p w:rsidR="00115808" w:rsidRDefault="00115808" w:rsidP="00103204">
            <w:pPr>
              <w:widowControl w:val="0"/>
              <w:autoSpaceDE w:val="0"/>
              <w:autoSpaceDN w:val="0"/>
              <w:adjustRightInd w:val="0"/>
              <w:jc w:val="center"/>
            </w:pPr>
            <w:r>
              <w:t>0.834</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790 a</w:t>
            </w:r>
          </w:p>
        </w:tc>
      </w:tr>
      <w:tr w:rsidR="00115808" w:rsidTr="00115808">
        <w:tc>
          <w:tcPr>
            <w:tcW w:w="1870" w:type="dxa"/>
          </w:tcPr>
          <w:p w:rsidR="00115808" w:rsidRDefault="00115808" w:rsidP="00103204">
            <w:pPr>
              <w:widowControl w:val="0"/>
              <w:autoSpaceDE w:val="0"/>
              <w:autoSpaceDN w:val="0"/>
              <w:adjustRightInd w:val="0"/>
            </w:pPr>
            <w:r>
              <w:t>14</w:t>
            </w:r>
          </w:p>
        </w:tc>
        <w:tc>
          <w:tcPr>
            <w:tcW w:w="1870" w:type="dxa"/>
            <w:vAlign w:val="bottom"/>
          </w:tcPr>
          <w:p w:rsidR="00115808" w:rsidRDefault="00115808" w:rsidP="00103204">
            <w:pPr>
              <w:widowControl w:val="0"/>
              <w:autoSpaceDE w:val="0"/>
              <w:autoSpaceDN w:val="0"/>
              <w:adjustRightInd w:val="0"/>
              <w:jc w:val="center"/>
            </w:pPr>
            <w:r>
              <w:t>0.766</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829 a</w:t>
            </w:r>
          </w:p>
        </w:tc>
      </w:tr>
      <w:tr w:rsidR="00115808" w:rsidTr="00115808">
        <w:tc>
          <w:tcPr>
            <w:tcW w:w="1870" w:type="dxa"/>
          </w:tcPr>
          <w:p w:rsidR="00115808" w:rsidRDefault="00115808" w:rsidP="00103204">
            <w:pPr>
              <w:widowControl w:val="0"/>
              <w:autoSpaceDE w:val="0"/>
              <w:autoSpaceDN w:val="0"/>
              <w:adjustRightInd w:val="0"/>
            </w:pPr>
            <w:r>
              <w:t>15</w:t>
            </w:r>
          </w:p>
        </w:tc>
        <w:tc>
          <w:tcPr>
            <w:tcW w:w="1870" w:type="dxa"/>
            <w:vAlign w:val="bottom"/>
          </w:tcPr>
          <w:p w:rsidR="00115808" w:rsidRDefault="00115808" w:rsidP="00103204">
            <w:pPr>
              <w:widowControl w:val="0"/>
              <w:autoSpaceDE w:val="0"/>
              <w:autoSpaceDN w:val="0"/>
              <w:adjustRightInd w:val="0"/>
              <w:jc w:val="center"/>
            </w:pPr>
            <w:r>
              <w:t>0.797</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737 a</w:t>
            </w:r>
          </w:p>
        </w:tc>
      </w:tr>
      <w:tr w:rsidR="00115808" w:rsidTr="00115808">
        <w:tc>
          <w:tcPr>
            <w:tcW w:w="1870" w:type="dxa"/>
          </w:tcPr>
          <w:p w:rsidR="00115808" w:rsidRDefault="00115808" w:rsidP="00103204">
            <w:pPr>
              <w:widowControl w:val="0"/>
              <w:autoSpaceDE w:val="0"/>
              <w:autoSpaceDN w:val="0"/>
              <w:adjustRightInd w:val="0"/>
            </w:pPr>
            <w:r>
              <w:t>16</w:t>
            </w:r>
          </w:p>
        </w:tc>
        <w:tc>
          <w:tcPr>
            <w:tcW w:w="1870" w:type="dxa"/>
            <w:vAlign w:val="bottom"/>
          </w:tcPr>
          <w:p w:rsidR="00115808" w:rsidRDefault="00115808" w:rsidP="00103204">
            <w:pPr>
              <w:widowControl w:val="0"/>
              <w:autoSpaceDE w:val="0"/>
              <w:autoSpaceDN w:val="0"/>
              <w:adjustRightInd w:val="0"/>
              <w:jc w:val="center"/>
            </w:pPr>
            <w:r>
              <w:t>0.747</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797 a</w:t>
            </w:r>
          </w:p>
        </w:tc>
      </w:tr>
      <w:tr w:rsidR="00115808" w:rsidTr="00115808">
        <w:tc>
          <w:tcPr>
            <w:tcW w:w="1870" w:type="dxa"/>
          </w:tcPr>
          <w:p w:rsidR="00115808" w:rsidRDefault="00115808" w:rsidP="00103204">
            <w:pPr>
              <w:widowControl w:val="0"/>
              <w:autoSpaceDE w:val="0"/>
              <w:autoSpaceDN w:val="0"/>
              <w:adjustRightInd w:val="0"/>
            </w:pPr>
            <w:r>
              <w:t>17</w:t>
            </w:r>
          </w:p>
        </w:tc>
        <w:tc>
          <w:tcPr>
            <w:tcW w:w="1870" w:type="dxa"/>
            <w:vAlign w:val="bottom"/>
          </w:tcPr>
          <w:p w:rsidR="00115808" w:rsidRDefault="00115808" w:rsidP="00103204">
            <w:pPr>
              <w:widowControl w:val="0"/>
              <w:autoSpaceDE w:val="0"/>
              <w:autoSpaceDN w:val="0"/>
              <w:adjustRightInd w:val="0"/>
              <w:jc w:val="center"/>
            </w:pPr>
            <w:r>
              <w:t>0.722</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809 a</w:t>
            </w:r>
          </w:p>
        </w:tc>
      </w:tr>
      <w:tr w:rsidR="00115808" w:rsidTr="00115808">
        <w:tc>
          <w:tcPr>
            <w:tcW w:w="1870" w:type="dxa"/>
          </w:tcPr>
          <w:p w:rsidR="00115808" w:rsidRDefault="00115808" w:rsidP="00103204">
            <w:pPr>
              <w:widowControl w:val="0"/>
              <w:autoSpaceDE w:val="0"/>
              <w:autoSpaceDN w:val="0"/>
              <w:adjustRightInd w:val="0"/>
            </w:pPr>
            <w:r>
              <w:t>18</w:t>
            </w:r>
          </w:p>
        </w:tc>
        <w:tc>
          <w:tcPr>
            <w:tcW w:w="1870" w:type="dxa"/>
            <w:vAlign w:val="bottom"/>
          </w:tcPr>
          <w:p w:rsidR="00115808" w:rsidRDefault="00115808" w:rsidP="00103204">
            <w:pPr>
              <w:widowControl w:val="0"/>
              <w:autoSpaceDE w:val="0"/>
              <w:autoSpaceDN w:val="0"/>
              <w:adjustRightInd w:val="0"/>
              <w:jc w:val="center"/>
            </w:pPr>
            <w:r>
              <w:t>0.840</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800 a</w:t>
            </w:r>
          </w:p>
        </w:tc>
      </w:tr>
      <w:tr w:rsidR="00115808" w:rsidTr="00115808">
        <w:tc>
          <w:tcPr>
            <w:tcW w:w="1870" w:type="dxa"/>
          </w:tcPr>
          <w:p w:rsidR="00115808" w:rsidRDefault="00115808" w:rsidP="00103204">
            <w:pPr>
              <w:widowControl w:val="0"/>
              <w:autoSpaceDE w:val="0"/>
              <w:autoSpaceDN w:val="0"/>
              <w:adjustRightInd w:val="0"/>
            </w:pPr>
            <w:r>
              <w:t>19</w:t>
            </w:r>
          </w:p>
        </w:tc>
        <w:tc>
          <w:tcPr>
            <w:tcW w:w="1870" w:type="dxa"/>
            <w:vAlign w:val="bottom"/>
          </w:tcPr>
          <w:p w:rsidR="00115808" w:rsidRDefault="00115808" w:rsidP="00103204">
            <w:pPr>
              <w:widowControl w:val="0"/>
              <w:autoSpaceDE w:val="0"/>
              <w:autoSpaceDN w:val="0"/>
              <w:adjustRightInd w:val="0"/>
              <w:jc w:val="center"/>
            </w:pPr>
            <w:r>
              <w:t>0.783</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676 a</w:t>
            </w:r>
          </w:p>
        </w:tc>
      </w:tr>
      <w:tr w:rsidR="00115808" w:rsidTr="00115808">
        <w:tc>
          <w:tcPr>
            <w:tcW w:w="1870" w:type="dxa"/>
          </w:tcPr>
          <w:p w:rsidR="00115808" w:rsidRDefault="00115808" w:rsidP="00103204">
            <w:pPr>
              <w:widowControl w:val="0"/>
              <w:autoSpaceDE w:val="0"/>
              <w:autoSpaceDN w:val="0"/>
              <w:adjustRightInd w:val="0"/>
            </w:pPr>
            <w:r>
              <w:t>20</w:t>
            </w:r>
          </w:p>
        </w:tc>
        <w:tc>
          <w:tcPr>
            <w:tcW w:w="1870" w:type="dxa"/>
            <w:vAlign w:val="bottom"/>
          </w:tcPr>
          <w:p w:rsidR="00115808" w:rsidRDefault="00115808" w:rsidP="00103204">
            <w:pPr>
              <w:widowControl w:val="0"/>
              <w:autoSpaceDE w:val="0"/>
              <w:autoSpaceDN w:val="0"/>
              <w:adjustRightInd w:val="0"/>
              <w:jc w:val="center"/>
            </w:pPr>
            <w:r>
              <w:t>0.820</w:t>
            </w:r>
            <w:r w:rsidR="003A0D6D">
              <w:t xml:space="preserve"> ab</w:t>
            </w:r>
          </w:p>
        </w:tc>
        <w:tc>
          <w:tcPr>
            <w:tcW w:w="1870" w:type="dxa"/>
            <w:vAlign w:val="bottom"/>
          </w:tcPr>
          <w:p w:rsidR="00115808" w:rsidRDefault="003A0D6D" w:rsidP="00103204">
            <w:pPr>
              <w:widowControl w:val="0"/>
              <w:autoSpaceDE w:val="0"/>
              <w:autoSpaceDN w:val="0"/>
              <w:adjustRightInd w:val="0"/>
              <w:jc w:val="center"/>
            </w:pPr>
            <w:r>
              <w:t>0.903 a</w:t>
            </w:r>
          </w:p>
        </w:tc>
      </w:tr>
      <w:tr w:rsidR="00115808" w:rsidTr="00115808">
        <w:tc>
          <w:tcPr>
            <w:tcW w:w="1870" w:type="dxa"/>
          </w:tcPr>
          <w:p w:rsidR="00115808" w:rsidRDefault="00115808" w:rsidP="00103204">
            <w:pPr>
              <w:widowControl w:val="0"/>
              <w:autoSpaceDE w:val="0"/>
              <w:autoSpaceDN w:val="0"/>
              <w:adjustRightInd w:val="0"/>
            </w:pPr>
            <w:r>
              <w:t>21</w:t>
            </w:r>
          </w:p>
        </w:tc>
        <w:tc>
          <w:tcPr>
            <w:tcW w:w="1870" w:type="dxa"/>
            <w:vAlign w:val="bottom"/>
          </w:tcPr>
          <w:p w:rsidR="00115808" w:rsidRDefault="003A0D6D" w:rsidP="00103204">
            <w:pPr>
              <w:widowControl w:val="0"/>
              <w:autoSpaceDE w:val="0"/>
              <w:autoSpaceDN w:val="0"/>
              <w:adjustRightInd w:val="0"/>
              <w:jc w:val="center"/>
            </w:pPr>
            <w:r>
              <w:t>1.032 a</w:t>
            </w:r>
          </w:p>
        </w:tc>
        <w:tc>
          <w:tcPr>
            <w:tcW w:w="1870" w:type="dxa"/>
            <w:vAlign w:val="bottom"/>
          </w:tcPr>
          <w:p w:rsidR="00115808" w:rsidRDefault="003A0D6D" w:rsidP="00103204">
            <w:pPr>
              <w:widowControl w:val="0"/>
              <w:autoSpaceDE w:val="0"/>
              <w:autoSpaceDN w:val="0"/>
              <w:adjustRightInd w:val="0"/>
              <w:jc w:val="center"/>
            </w:pPr>
            <w:r>
              <w:t>0.923 a</w:t>
            </w:r>
          </w:p>
        </w:tc>
      </w:tr>
      <w:tr w:rsidR="00115808" w:rsidTr="00115808">
        <w:tc>
          <w:tcPr>
            <w:tcW w:w="1870" w:type="dxa"/>
          </w:tcPr>
          <w:p w:rsidR="00115808" w:rsidRDefault="00115808" w:rsidP="00103204">
            <w:pPr>
              <w:widowControl w:val="0"/>
              <w:autoSpaceDE w:val="0"/>
              <w:autoSpaceDN w:val="0"/>
              <w:adjustRightInd w:val="0"/>
            </w:pPr>
            <w:r>
              <w:t>22</w:t>
            </w:r>
          </w:p>
        </w:tc>
        <w:tc>
          <w:tcPr>
            <w:tcW w:w="1870" w:type="dxa"/>
            <w:vAlign w:val="bottom"/>
          </w:tcPr>
          <w:p w:rsidR="00115808" w:rsidRDefault="003A0D6D" w:rsidP="00103204">
            <w:pPr>
              <w:widowControl w:val="0"/>
              <w:autoSpaceDE w:val="0"/>
              <w:autoSpaceDN w:val="0"/>
              <w:adjustRightInd w:val="0"/>
              <w:jc w:val="center"/>
            </w:pPr>
            <w:r>
              <w:t>1.008 a</w:t>
            </w:r>
          </w:p>
        </w:tc>
        <w:tc>
          <w:tcPr>
            <w:tcW w:w="1870" w:type="dxa"/>
            <w:vAlign w:val="bottom"/>
          </w:tcPr>
          <w:p w:rsidR="00115808" w:rsidRDefault="003A0D6D" w:rsidP="00103204">
            <w:pPr>
              <w:widowControl w:val="0"/>
              <w:autoSpaceDE w:val="0"/>
              <w:autoSpaceDN w:val="0"/>
              <w:adjustRightInd w:val="0"/>
              <w:jc w:val="center"/>
            </w:pPr>
            <w:r>
              <w:t>0.927 a</w:t>
            </w:r>
          </w:p>
        </w:tc>
      </w:tr>
      <w:tr w:rsidR="00115808" w:rsidTr="00115808">
        <w:tc>
          <w:tcPr>
            <w:tcW w:w="1870" w:type="dxa"/>
            <w:tcBorders>
              <w:bottom w:val="single" w:sz="4" w:space="0" w:color="auto"/>
            </w:tcBorders>
          </w:tcPr>
          <w:p w:rsidR="00115808" w:rsidRDefault="00115808" w:rsidP="00103204">
            <w:pPr>
              <w:widowControl w:val="0"/>
              <w:autoSpaceDE w:val="0"/>
              <w:autoSpaceDN w:val="0"/>
              <w:adjustRightInd w:val="0"/>
            </w:pPr>
            <w:r>
              <w:t>23</w:t>
            </w:r>
          </w:p>
        </w:tc>
        <w:tc>
          <w:tcPr>
            <w:tcW w:w="1870" w:type="dxa"/>
            <w:tcBorders>
              <w:bottom w:val="single" w:sz="4" w:space="0" w:color="auto"/>
            </w:tcBorders>
            <w:vAlign w:val="bottom"/>
          </w:tcPr>
          <w:p w:rsidR="00115808" w:rsidRDefault="003A0D6D" w:rsidP="00103204">
            <w:pPr>
              <w:widowControl w:val="0"/>
              <w:autoSpaceDE w:val="0"/>
              <w:autoSpaceDN w:val="0"/>
              <w:adjustRightInd w:val="0"/>
              <w:jc w:val="center"/>
            </w:pPr>
            <w:r>
              <w:t>0.771 ab</w:t>
            </w:r>
          </w:p>
        </w:tc>
        <w:tc>
          <w:tcPr>
            <w:tcW w:w="1870" w:type="dxa"/>
            <w:tcBorders>
              <w:bottom w:val="single" w:sz="4" w:space="0" w:color="auto"/>
            </w:tcBorders>
            <w:vAlign w:val="bottom"/>
          </w:tcPr>
          <w:p w:rsidR="00115808" w:rsidRDefault="003A0D6D" w:rsidP="00103204">
            <w:pPr>
              <w:widowControl w:val="0"/>
              <w:autoSpaceDE w:val="0"/>
              <w:autoSpaceDN w:val="0"/>
              <w:adjustRightInd w:val="0"/>
              <w:jc w:val="center"/>
            </w:pPr>
            <w:r>
              <w:t>0.793 a</w:t>
            </w:r>
          </w:p>
        </w:tc>
      </w:tr>
    </w:tbl>
    <w:p w:rsidR="003A0D6D" w:rsidRDefault="003A0D6D" w:rsidP="00171B4E">
      <w:pPr>
        <w:widowControl w:val="0"/>
        <w:autoSpaceDE w:val="0"/>
        <w:autoSpaceDN w:val="0"/>
        <w:adjustRightInd w:val="0"/>
        <w:spacing w:line="480" w:lineRule="auto"/>
      </w:pPr>
      <w:r>
        <w:rPr>
          <w:vertAlign w:val="superscript"/>
        </w:rPr>
        <w:t>a</w:t>
      </w:r>
      <w:r>
        <w:t xml:space="preserve"> Means within a column followed by the same letter are not different at </w:t>
      </w:r>
      <w:r>
        <w:rPr>
          <w:rFonts w:cstheme="majorHAnsi"/>
        </w:rPr>
        <w:t>α</w:t>
      </w:r>
      <w:r>
        <w:t>=0.05.</w:t>
      </w:r>
      <w:r>
        <w:br w:type="page"/>
      </w:r>
    </w:p>
    <w:p w:rsidR="003A0D6D" w:rsidRPr="00115808" w:rsidRDefault="003A0D6D" w:rsidP="003A0D6D">
      <w:pPr>
        <w:widowControl w:val="0"/>
        <w:autoSpaceDE w:val="0"/>
        <w:autoSpaceDN w:val="0"/>
        <w:adjustRightInd w:val="0"/>
        <w:spacing w:line="480" w:lineRule="auto"/>
      </w:pPr>
      <w:r>
        <w:rPr>
          <w:b/>
        </w:rPr>
        <w:lastRenderedPageBreak/>
        <w:t>Table 3.</w:t>
      </w:r>
      <w:r>
        <w:t xml:space="preserve"> Analysis of variance results for the effect of herbicide trait on the cultivar tolerance to metribuzin and sulfentrazone herbicides.</w:t>
      </w:r>
      <w:r>
        <w:rPr>
          <w:vertAlign w:val="superscript"/>
        </w:rPr>
        <w: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2362"/>
        <w:gridCol w:w="2531"/>
      </w:tblGrid>
      <w:tr w:rsidR="003A0D6D" w:rsidTr="00471EC8">
        <w:trPr>
          <w:trHeight w:val="234"/>
        </w:trPr>
        <w:tc>
          <w:tcPr>
            <w:tcW w:w="2700" w:type="dxa"/>
            <w:tcBorders>
              <w:top w:val="single" w:sz="4" w:space="0" w:color="auto"/>
              <w:bottom w:val="single" w:sz="4" w:space="0" w:color="auto"/>
            </w:tcBorders>
          </w:tcPr>
          <w:p w:rsidR="003A0D6D" w:rsidRPr="00471EC8" w:rsidRDefault="003A0D6D" w:rsidP="00103204">
            <w:pPr>
              <w:widowControl w:val="0"/>
              <w:autoSpaceDE w:val="0"/>
              <w:autoSpaceDN w:val="0"/>
              <w:adjustRightInd w:val="0"/>
            </w:pPr>
            <w:r>
              <w:t>Herbicide trait</w:t>
            </w:r>
            <w:r w:rsidR="00471EC8">
              <w:rPr>
                <w:vertAlign w:val="superscript"/>
              </w:rPr>
              <w:t>b</w:t>
            </w:r>
          </w:p>
        </w:tc>
        <w:tc>
          <w:tcPr>
            <w:tcW w:w="2362" w:type="dxa"/>
            <w:tcBorders>
              <w:top w:val="single" w:sz="4" w:space="0" w:color="auto"/>
              <w:bottom w:val="single" w:sz="4" w:space="0" w:color="auto"/>
            </w:tcBorders>
            <w:vAlign w:val="bottom"/>
          </w:tcPr>
          <w:p w:rsidR="003A0D6D" w:rsidRDefault="003A0D6D" w:rsidP="00103204">
            <w:pPr>
              <w:widowControl w:val="0"/>
              <w:autoSpaceDE w:val="0"/>
              <w:autoSpaceDN w:val="0"/>
              <w:adjustRightInd w:val="0"/>
              <w:jc w:val="center"/>
            </w:pPr>
            <w:r>
              <w:t>Metribuzin</w:t>
            </w:r>
          </w:p>
        </w:tc>
        <w:tc>
          <w:tcPr>
            <w:tcW w:w="2531" w:type="dxa"/>
            <w:tcBorders>
              <w:top w:val="single" w:sz="4" w:space="0" w:color="auto"/>
              <w:bottom w:val="single" w:sz="4" w:space="0" w:color="auto"/>
            </w:tcBorders>
            <w:vAlign w:val="bottom"/>
          </w:tcPr>
          <w:p w:rsidR="003A0D6D" w:rsidRDefault="003A0D6D" w:rsidP="00103204">
            <w:pPr>
              <w:widowControl w:val="0"/>
              <w:autoSpaceDE w:val="0"/>
              <w:autoSpaceDN w:val="0"/>
              <w:adjustRightInd w:val="0"/>
              <w:jc w:val="center"/>
            </w:pPr>
            <w:r>
              <w:t>Sulfentrazone</w:t>
            </w:r>
          </w:p>
        </w:tc>
      </w:tr>
      <w:tr w:rsidR="003A0D6D" w:rsidTr="00471EC8">
        <w:trPr>
          <w:trHeight w:val="234"/>
        </w:trPr>
        <w:tc>
          <w:tcPr>
            <w:tcW w:w="2700" w:type="dxa"/>
            <w:tcBorders>
              <w:top w:val="single" w:sz="4" w:space="0" w:color="auto"/>
            </w:tcBorders>
          </w:tcPr>
          <w:p w:rsidR="003A0D6D" w:rsidRDefault="003A0D6D" w:rsidP="00103204">
            <w:pPr>
              <w:widowControl w:val="0"/>
              <w:autoSpaceDE w:val="0"/>
              <w:autoSpaceDN w:val="0"/>
              <w:adjustRightInd w:val="0"/>
            </w:pPr>
            <w:r>
              <w:t>GT27</w:t>
            </w:r>
            <w:r w:rsidR="00471EC8">
              <w:rPr>
                <w:rFonts w:cstheme="majorHAnsi"/>
              </w:rPr>
              <w:t>™</w:t>
            </w:r>
          </w:p>
        </w:tc>
        <w:tc>
          <w:tcPr>
            <w:tcW w:w="2362" w:type="dxa"/>
            <w:tcBorders>
              <w:top w:val="single" w:sz="4" w:space="0" w:color="auto"/>
            </w:tcBorders>
            <w:vAlign w:val="bottom"/>
          </w:tcPr>
          <w:p w:rsidR="003A0D6D" w:rsidRDefault="003A0D6D" w:rsidP="003A0D6D">
            <w:pPr>
              <w:widowControl w:val="0"/>
              <w:autoSpaceDE w:val="0"/>
              <w:autoSpaceDN w:val="0"/>
              <w:adjustRightInd w:val="0"/>
              <w:jc w:val="center"/>
            </w:pPr>
            <w:r>
              <w:t>0.851 a</w:t>
            </w:r>
          </w:p>
        </w:tc>
        <w:tc>
          <w:tcPr>
            <w:tcW w:w="2531" w:type="dxa"/>
            <w:tcBorders>
              <w:top w:val="single" w:sz="4" w:space="0" w:color="auto"/>
            </w:tcBorders>
            <w:vAlign w:val="bottom"/>
          </w:tcPr>
          <w:p w:rsidR="003A0D6D" w:rsidRDefault="003A0D6D" w:rsidP="00103204">
            <w:pPr>
              <w:widowControl w:val="0"/>
              <w:autoSpaceDE w:val="0"/>
              <w:autoSpaceDN w:val="0"/>
              <w:adjustRightInd w:val="0"/>
              <w:jc w:val="center"/>
            </w:pPr>
            <w:r>
              <w:t>0.821 a</w:t>
            </w:r>
          </w:p>
        </w:tc>
      </w:tr>
      <w:tr w:rsidR="003A0D6D" w:rsidTr="00471EC8">
        <w:trPr>
          <w:trHeight w:val="246"/>
        </w:trPr>
        <w:tc>
          <w:tcPr>
            <w:tcW w:w="2700" w:type="dxa"/>
          </w:tcPr>
          <w:p w:rsidR="003A0D6D" w:rsidRDefault="003A0D6D" w:rsidP="00103204">
            <w:pPr>
              <w:widowControl w:val="0"/>
              <w:autoSpaceDE w:val="0"/>
              <w:autoSpaceDN w:val="0"/>
              <w:adjustRightInd w:val="0"/>
            </w:pPr>
            <w:r>
              <w:t>Conventional</w:t>
            </w:r>
          </w:p>
        </w:tc>
        <w:tc>
          <w:tcPr>
            <w:tcW w:w="2362" w:type="dxa"/>
            <w:vAlign w:val="bottom"/>
          </w:tcPr>
          <w:p w:rsidR="003A0D6D" w:rsidRDefault="003A0D6D" w:rsidP="00103204">
            <w:pPr>
              <w:widowControl w:val="0"/>
              <w:autoSpaceDE w:val="0"/>
              <w:autoSpaceDN w:val="0"/>
              <w:adjustRightInd w:val="0"/>
              <w:jc w:val="center"/>
            </w:pPr>
            <w:r>
              <w:t>0.834 ab</w:t>
            </w:r>
          </w:p>
        </w:tc>
        <w:tc>
          <w:tcPr>
            <w:tcW w:w="2531" w:type="dxa"/>
            <w:vAlign w:val="bottom"/>
          </w:tcPr>
          <w:p w:rsidR="003A0D6D" w:rsidRDefault="003A0D6D" w:rsidP="00103204">
            <w:pPr>
              <w:widowControl w:val="0"/>
              <w:autoSpaceDE w:val="0"/>
              <w:autoSpaceDN w:val="0"/>
              <w:adjustRightInd w:val="0"/>
              <w:jc w:val="center"/>
            </w:pPr>
            <w:r>
              <w:t>0.800 a</w:t>
            </w:r>
          </w:p>
        </w:tc>
      </w:tr>
      <w:tr w:rsidR="003A0D6D" w:rsidTr="00471EC8">
        <w:trPr>
          <w:trHeight w:val="80"/>
        </w:trPr>
        <w:tc>
          <w:tcPr>
            <w:tcW w:w="2700" w:type="dxa"/>
          </w:tcPr>
          <w:p w:rsidR="003A0D6D" w:rsidRDefault="00471EC8" w:rsidP="00103204">
            <w:pPr>
              <w:widowControl w:val="0"/>
              <w:autoSpaceDE w:val="0"/>
              <w:autoSpaceDN w:val="0"/>
              <w:adjustRightInd w:val="0"/>
            </w:pPr>
            <w:r>
              <w:t>Glyphosate-</w:t>
            </w:r>
            <w:r w:rsidR="003A0D6D">
              <w:t>Tolerant</w:t>
            </w:r>
          </w:p>
        </w:tc>
        <w:tc>
          <w:tcPr>
            <w:tcW w:w="2362" w:type="dxa"/>
            <w:vAlign w:val="bottom"/>
          </w:tcPr>
          <w:p w:rsidR="003A0D6D" w:rsidRDefault="003A0D6D" w:rsidP="00103204">
            <w:pPr>
              <w:widowControl w:val="0"/>
              <w:autoSpaceDE w:val="0"/>
              <w:autoSpaceDN w:val="0"/>
              <w:adjustRightInd w:val="0"/>
              <w:jc w:val="center"/>
            </w:pPr>
            <w:r>
              <w:t>0.854 a</w:t>
            </w:r>
          </w:p>
        </w:tc>
        <w:tc>
          <w:tcPr>
            <w:tcW w:w="2531" w:type="dxa"/>
            <w:vAlign w:val="bottom"/>
          </w:tcPr>
          <w:p w:rsidR="003A0D6D" w:rsidRDefault="003A0D6D" w:rsidP="00103204">
            <w:pPr>
              <w:widowControl w:val="0"/>
              <w:autoSpaceDE w:val="0"/>
              <w:autoSpaceDN w:val="0"/>
              <w:adjustRightInd w:val="0"/>
              <w:jc w:val="center"/>
            </w:pPr>
            <w:r>
              <w:t>0.815 a</w:t>
            </w:r>
          </w:p>
        </w:tc>
      </w:tr>
      <w:tr w:rsidR="003A0D6D" w:rsidTr="00471EC8">
        <w:trPr>
          <w:trHeight w:val="246"/>
        </w:trPr>
        <w:tc>
          <w:tcPr>
            <w:tcW w:w="2700" w:type="dxa"/>
          </w:tcPr>
          <w:p w:rsidR="003A0D6D" w:rsidRDefault="003A0D6D" w:rsidP="00103204">
            <w:pPr>
              <w:widowControl w:val="0"/>
              <w:autoSpaceDE w:val="0"/>
              <w:autoSpaceDN w:val="0"/>
              <w:adjustRightInd w:val="0"/>
            </w:pPr>
            <w:r>
              <w:t>LibertyLink</w:t>
            </w:r>
            <w:r w:rsidR="00471EC8">
              <w:rPr>
                <w:rFonts w:cstheme="majorHAnsi"/>
              </w:rPr>
              <w:t>®</w:t>
            </w:r>
          </w:p>
        </w:tc>
        <w:tc>
          <w:tcPr>
            <w:tcW w:w="2362" w:type="dxa"/>
            <w:vAlign w:val="bottom"/>
          </w:tcPr>
          <w:p w:rsidR="003A0D6D" w:rsidRDefault="003A0D6D" w:rsidP="00103204">
            <w:pPr>
              <w:widowControl w:val="0"/>
              <w:autoSpaceDE w:val="0"/>
              <w:autoSpaceDN w:val="0"/>
              <w:adjustRightInd w:val="0"/>
              <w:jc w:val="center"/>
            </w:pPr>
            <w:r>
              <w:t>0.809 ab</w:t>
            </w:r>
          </w:p>
        </w:tc>
        <w:tc>
          <w:tcPr>
            <w:tcW w:w="2531" w:type="dxa"/>
            <w:vAlign w:val="bottom"/>
          </w:tcPr>
          <w:p w:rsidR="003A0D6D" w:rsidRDefault="003A0D6D" w:rsidP="00103204">
            <w:pPr>
              <w:widowControl w:val="0"/>
              <w:autoSpaceDE w:val="0"/>
              <w:autoSpaceDN w:val="0"/>
              <w:adjustRightInd w:val="0"/>
              <w:jc w:val="center"/>
            </w:pPr>
            <w:r>
              <w:t>0.884 a</w:t>
            </w:r>
          </w:p>
        </w:tc>
      </w:tr>
      <w:tr w:rsidR="003A0D6D" w:rsidTr="00471EC8">
        <w:trPr>
          <w:trHeight w:val="234"/>
        </w:trPr>
        <w:tc>
          <w:tcPr>
            <w:tcW w:w="2700" w:type="dxa"/>
          </w:tcPr>
          <w:p w:rsidR="003A0D6D" w:rsidRDefault="003A0D6D" w:rsidP="00103204">
            <w:pPr>
              <w:widowControl w:val="0"/>
              <w:autoSpaceDE w:val="0"/>
              <w:autoSpaceDN w:val="0"/>
              <w:adjustRightInd w:val="0"/>
            </w:pPr>
            <w:r>
              <w:t xml:space="preserve">Roundup Ready </w:t>
            </w:r>
            <w:r w:rsidR="00471EC8">
              <w:t xml:space="preserve">2 </w:t>
            </w:r>
            <w:r>
              <w:t>Xtend</w:t>
            </w:r>
            <w:r w:rsidR="00471EC8">
              <w:rPr>
                <w:rFonts w:cstheme="majorHAnsi"/>
              </w:rPr>
              <w:t>®</w:t>
            </w:r>
          </w:p>
        </w:tc>
        <w:tc>
          <w:tcPr>
            <w:tcW w:w="2362" w:type="dxa"/>
            <w:vAlign w:val="bottom"/>
          </w:tcPr>
          <w:p w:rsidR="003A0D6D" w:rsidRDefault="003A0D6D" w:rsidP="00103204">
            <w:pPr>
              <w:widowControl w:val="0"/>
              <w:autoSpaceDE w:val="0"/>
              <w:autoSpaceDN w:val="0"/>
              <w:adjustRightInd w:val="0"/>
              <w:jc w:val="center"/>
            </w:pPr>
            <w:r>
              <w:t>0.798 ab</w:t>
            </w:r>
          </w:p>
        </w:tc>
        <w:tc>
          <w:tcPr>
            <w:tcW w:w="2531" w:type="dxa"/>
            <w:vAlign w:val="bottom"/>
          </w:tcPr>
          <w:p w:rsidR="003A0D6D" w:rsidRDefault="003A0D6D" w:rsidP="00103204">
            <w:pPr>
              <w:widowControl w:val="0"/>
              <w:autoSpaceDE w:val="0"/>
              <w:autoSpaceDN w:val="0"/>
              <w:adjustRightInd w:val="0"/>
              <w:jc w:val="center"/>
            </w:pPr>
            <w:r>
              <w:t>0.775 a</w:t>
            </w:r>
          </w:p>
        </w:tc>
      </w:tr>
      <w:tr w:rsidR="003A0D6D" w:rsidTr="00471EC8">
        <w:trPr>
          <w:trHeight w:val="234"/>
        </w:trPr>
        <w:tc>
          <w:tcPr>
            <w:tcW w:w="2700" w:type="dxa"/>
            <w:tcBorders>
              <w:bottom w:val="single" w:sz="4" w:space="0" w:color="auto"/>
            </w:tcBorders>
          </w:tcPr>
          <w:p w:rsidR="003A0D6D" w:rsidRDefault="003A0D6D" w:rsidP="00103204">
            <w:pPr>
              <w:widowControl w:val="0"/>
              <w:autoSpaceDE w:val="0"/>
              <w:autoSpaceDN w:val="0"/>
              <w:adjustRightInd w:val="0"/>
            </w:pPr>
            <w:r>
              <w:t>Roundup Ready 2</w:t>
            </w:r>
            <w:r w:rsidR="00471EC8">
              <w:t xml:space="preserve"> </w:t>
            </w:r>
            <w:r>
              <w:t>Y</w:t>
            </w:r>
            <w:r w:rsidR="00471EC8">
              <w:t>ield</w:t>
            </w:r>
            <w:r w:rsidR="00471EC8">
              <w:rPr>
                <w:rFonts w:cstheme="majorHAnsi"/>
              </w:rPr>
              <w:t>®</w:t>
            </w:r>
          </w:p>
        </w:tc>
        <w:tc>
          <w:tcPr>
            <w:tcW w:w="2362" w:type="dxa"/>
            <w:tcBorders>
              <w:bottom w:val="single" w:sz="4" w:space="0" w:color="auto"/>
            </w:tcBorders>
            <w:vAlign w:val="bottom"/>
          </w:tcPr>
          <w:p w:rsidR="003A0D6D" w:rsidRDefault="003A0D6D" w:rsidP="00103204">
            <w:pPr>
              <w:widowControl w:val="0"/>
              <w:autoSpaceDE w:val="0"/>
              <w:autoSpaceDN w:val="0"/>
              <w:adjustRightInd w:val="0"/>
              <w:jc w:val="center"/>
            </w:pPr>
            <w:r>
              <w:t>0.770 b</w:t>
            </w:r>
          </w:p>
        </w:tc>
        <w:tc>
          <w:tcPr>
            <w:tcW w:w="2531" w:type="dxa"/>
            <w:tcBorders>
              <w:bottom w:val="single" w:sz="4" w:space="0" w:color="auto"/>
            </w:tcBorders>
            <w:vAlign w:val="bottom"/>
          </w:tcPr>
          <w:p w:rsidR="003A0D6D" w:rsidRDefault="003A0D6D" w:rsidP="00103204">
            <w:pPr>
              <w:widowControl w:val="0"/>
              <w:autoSpaceDE w:val="0"/>
              <w:autoSpaceDN w:val="0"/>
              <w:adjustRightInd w:val="0"/>
              <w:jc w:val="center"/>
            </w:pPr>
            <w:r>
              <w:t>0.801 a</w:t>
            </w:r>
          </w:p>
        </w:tc>
      </w:tr>
    </w:tbl>
    <w:p w:rsidR="00471EC8" w:rsidRDefault="003A0D6D" w:rsidP="00171B4E">
      <w:pPr>
        <w:widowControl w:val="0"/>
        <w:autoSpaceDE w:val="0"/>
        <w:autoSpaceDN w:val="0"/>
        <w:adjustRightInd w:val="0"/>
        <w:spacing w:line="480" w:lineRule="auto"/>
      </w:pPr>
      <w:r>
        <w:rPr>
          <w:vertAlign w:val="superscript"/>
        </w:rPr>
        <w:t>a</w:t>
      </w:r>
      <w:r>
        <w:t xml:space="preserve"> Means within a column followed by the same letter are not different at </w:t>
      </w:r>
      <w:r>
        <w:rPr>
          <w:rFonts w:cstheme="majorHAnsi"/>
        </w:rPr>
        <w:t>α</w:t>
      </w:r>
      <w:r>
        <w:t>=0.05.</w:t>
      </w:r>
    </w:p>
    <w:p w:rsidR="00F2545D" w:rsidRDefault="00471EC8" w:rsidP="00171B4E">
      <w:pPr>
        <w:widowControl w:val="0"/>
        <w:autoSpaceDE w:val="0"/>
        <w:autoSpaceDN w:val="0"/>
        <w:adjustRightInd w:val="0"/>
        <w:spacing w:line="480" w:lineRule="auto"/>
      </w:pPr>
      <w:r>
        <w:rPr>
          <w:vertAlign w:val="superscript"/>
        </w:rPr>
        <w:t>b</w:t>
      </w:r>
      <w:r>
        <w:t xml:space="preserve"> GT27</w:t>
      </w:r>
      <w:r>
        <w:rPr>
          <w:rFonts w:cstheme="majorHAnsi"/>
        </w:rPr>
        <w:t>™ and</w:t>
      </w:r>
      <w:r w:rsidRPr="00471EC8">
        <w:t xml:space="preserve"> </w:t>
      </w:r>
      <w:r>
        <w:t>LibertyLink</w:t>
      </w:r>
      <w:r>
        <w:rPr>
          <w:rFonts w:cstheme="majorHAnsi"/>
        </w:rPr>
        <w:t>®</w:t>
      </w:r>
      <w:r>
        <w:t>, BASF Corporation, Florham Park, NJ 07932;</w:t>
      </w:r>
      <w:r>
        <w:rPr>
          <w:rFonts w:cstheme="majorHAnsi"/>
        </w:rPr>
        <w:t xml:space="preserve"> </w:t>
      </w:r>
      <w:r>
        <w:t>Roundup Ready 2 Xtend</w:t>
      </w:r>
      <w:r>
        <w:rPr>
          <w:rFonts w:cstheme="majorHAnsi"/>
        </w:rPr>
        <w:t xml:space="preserve">® and </w:t>
      </w:r>
      <w:r>
        <w:t>Roundup Ready 2 Yield</w:t>
      </w:r>
      <w:r>
        <w:rPr>
          <w:rFonts w:cstheme="majorHAnsi"/>
        </w:rPr>
        <w:t xml:space="preserve">®, </w:t>
      </w:r>
      <w:r w:rsidR="004774E9">
        <w:rPr>
          <w:rFonts w:cstheme="majorHAnsi"/>
        </w:rPr>
        <w:t>Bayer Crop</w:t>
      </w:r>
      <w:r>
        <w:rPr>
          <w:rFonts w:cstheme="majorHAnsi"/>
        </w:rPr>
        <w:t xml:space="preserve">Science, </w:t>
      </w:r>
      <w:r w:rsidR="004774E9">
        <w:rPr>
          <w:rFonts w:cstheme="majorHAnsi"/>
        </w:rPr>
        <w:t>Research Triangle Park, NC 27709.</w:t>
      </w:r>
      <w:r w:rsidR="00F2545D">
        <w:br w:type="page"/>
      </w:r>
    </w:p>
    <w:p w:rsidR="0026408A" w:rsidRDefault="0026408A" w:rsidP="0026408A">
      <w:pPr>
        <w:widowControl w:val="0"/>
        <w:autoSpaceDE w:val="0"/>
        <w:autoSpaceDN w:val="0"/>
        <w:adjustRightInd w:val="0"/>
        <w:spacing w:line="480" w:lineRule="auto"/>
        <w:rPr>
          <w:b/>
        </w:rPr>
      </w:pPr>
      <w:r>
        <w:rPr>
          <w:noProof/>
        </w:rPr>
        <w:lastRenderedPageBreak/>
        <w:drawing>
          <wp:anchor distT="0" distB="0" distL="114300" distR="114300" simplePos="0" relativeHeight="251681792" behindDoc="0" locked="0" layoutInCell="1" allowOverlap="1" wp14:anchorId="7AD16D88" wp14:editId="03411B71">
            <wp:simplePos x="0" y="0"/>
            <wp:positionH relativeFrom="margin">
              <wp:align>center</wp:align>
            </wp:positionH>
            <wp:positionV relativeFrom="paragraph">
              <wp:posOffset>295275</wp:posOffset>
            </wp:positionV>
            <wp:extent cx="4886325" cy="3977640"/>
            <wp:effectExtent l="0" t="0" r="9525" b="381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86325" cy="3977640"/>
                    </a:xfrm>
                    <a:prstGeom prst="rect">
                      <a:avLst/>
                    </a:prstGeom>
                  </pic:spPr>
                </pic:pic>
              </a:graphicData>
            </a:graphic>
            <wp14:sizeRelH relativeFrom="margin">
              <wp14:pctWidth>0</wp14:pctWidth>
            </wp14:sizeRelH>
            <wp14:sizeRelV relativeFrom="margin">
              <wp14:pctHeight>0</wp14:pctHeight>
            </wp14:sizeRelV>
          </wp:anchor>
        </w:drawing>
      </w:r>
      <w:r w:rsidR="00F2545D">
        <w:rPr>
          <w:b/>
        </w:rPr>
        <w:t>Figures</w:t>
      </w:r>
    </w:p>
    <w:p w:rsidR="0026408A" w:rsidRDefault="0026408A" w:rsidP="0026408A">
      <w:pPr>
        <w:widowControl w:val="0"/>
        <w:autoSpaceDE w:val="0"/>
        <w:autoSpaceDN w:val="0"/>
        <w:adjustRightInd w:val="0"/>
        <w:spacing w:line="480" w:lineRule="auto"/>
        <w:rPr>
          <w:b/>
        </w:rPr>
      </w:pPr>
      <w:r>
        <w:rPr>
          <w:b/>
        </w:rPr>
        <w:t xml:space="preserve">Figure 1. </w:t>
      </w:r>
      <w:r>
        <w:t>Linear model and correlation of soybean cultivar tolerance proportions between metribuzin and sulfentrazone herbicide active ingredients</w:t>
      </w:r>
      <w:r w:rsidR="00C25573">
        <w:t xml:space="preserve"> (p=0.0001)</w:t>
      </w:r>
      <w:r>
        <w:t>.</w:t>
      </w:r>
      <w:r>
        <w:rPr>
          <w:b/>
        </w:rPr>
        <w:br w:type="page"/>
      </w:r>
    </w:p>
    <w:p w:rsidR="00B173CD" w:rsidRDefault="0026408A" w:rsidP="00171B4E">
      <w:pPr>
        <w:widowControl w:val="0"/>
        <w:autoSpaceDE w:val="0"/>
        <w:autoSpaceDN w:val="0"/>
        <w:adjustRightInd w:val="0"/>
        <w:spacing w:line="480" w:lineRule="auto"/>
      </w:pPr>
      <w:r>
        <w:rPr>
          <w:noProof/>
        </w:rPr>
        <w:lastRenderedPageBreak/>
        <w:drawing>
          <wp:anchor distT="0" distB="0" distL="114300" distR="114300" simplePos="0" relativeHeight="251641856" behindDoc="0" locked="0" layoutInCell="1" allowOverlap="1" wp14:anchorId="4AEAA35F" wp14:editId="11AD7CF0">
            <wp:simplePos x="0" y="0"/>
            <wp:positionH relativeFrom="margin">
              <wp:align>right</wp:align>
            </wp:positionH>
            <wp:positionV relativeFrom="paragraph">
              <wp:posOffset>0</wp:posOffset>
            </wp:positionV>
            <wp:extent cx="5943600" cy="413893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5943600" cy="4138930"/>
                    </a:xfrm>
                    <a:prstGeom prst="rect">
                      <a:avLst/>
                    </a:prstGeom>
                  </pic:spPr>
                </pic:pic>
              </a:graphicData>
            </a:graphic>
          </wp:anchor>
        </w:drawing>
      </w:r>
      <w:r w:rsidR="00B173CD">
        <w:rPr>
          <w:b/>
        </w:rPr>
        <w:t xml:space="preserve">Figure </w:t>
      </w:r>
      <w:r>
        <w:rPr>
          <w:b/>
        </w:rPr>
        <w:t>2</w:t>
      </w:r>
      <w:r w:rsidR="00B173CD">
        <w:rPr>
          <w:b/>
        </w:rPr>
        <w:t xml:space="preserve">. </w:t>
      </w:r>
      <w:r w:rsidR="00B173CD">
        <w:t>Importance rankings of explanatory variables for the prediction of soybean cultivar tolerance to metribuzin.</w:t>
      </w:r>
      <w:r w:rsidR="00B173CD">
        <w:br w:type="page"/>
      </w:r>
    </w:p>
    <w:p w:rsidR="00806062" w:rsidRDefault="00B173CD" w:rsidP="00DA4FCC">
      <w:pPr>
        <w:widowControl w:val="0"/>
        <w:autoSpaceDE w:val="0"/>
        <w:autoSpaceDN w:val="0"/>
        <w:adjustRightInd w:val="0"/>
        <w:spacing w:line="480" w:lineRule="auto"/>
      </w:pPr>
      <w:r>
        <w:rPr>
          <w:noProof/>
        </w:rPr>
        <w:lastRenderedPageBreak/>
        <w:drawing>
          <wp:anchor distT="0" distB="0" distL="114300" distR="114300" simplePos="0" relativeHeight="251651072" behindDoc="0" locked="0" layoutInCell="1" allowOverlap="1">
            <wp:simplePos x="0" y="0"/>
            <wp:positionH relativeFrom="column">
              <wp:posOffset>0</wp:posOffset>
            </wp:positionH>
            <wp:positionV relativeFrom="paragraph">
              <wp:posOffset>0</wp:posOffset>
            </wp:positionV>
            <wp:extent cx="5943600" cy="41617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5943600" cy="4161790"/>
                    </a:xfrm>
                    <a:prstGeom prst="rect">
                      <a:avLst/>
                    </a:prstGeom>
                  </pic:spPr>
                </pic:pic>
              </a:graphicData>
            </a:graphic>
          </wp:anchor>
        </w:drawing>
      </w:r>
      <w:r>
        <w:rPr>
          <w:b/>
        </w:rPr>
        <w:t xml:space="preserve">Figure </w:t>
      </w:r>
      <w:r w:rsidR="0026408A">
        <w:rPr>
          <w:b/>
        </w:rPr>
        <w:t>3</w:t>
      </w:r>
      <w:r>
        <w:rPr>
          <w:b/>
        </w:rPr>
        <w:t>.</w:t>
      </w:r>
      <w:r>
        <w:t xml:space="preserve"> Importance rankings of explanatory variables for the prediction of soybean cultivar tolerance to sulfentrazone.</w:t>
      </w:r>
      <w:r w:rsidR="00AE7D14">
        <w:br w:type="page"/>
      </w:r>
    </w:p>
    <w:p w:rsidR="00DA4FCC" w:rsidRDefault="005674D0" w:rsidP="00020387">
      <w:pPr>
        <w:widowControl w:val="0"/>
        <w:autoSpaceDE w:val="0"/>
        <w:autoSpaceDN w:val="0"/>
        <w:adjustRightInd w:val="0"/>
        <w:spacing w:line="480" w:lineRule="auto"/>
      </w:pPr>
      <w:r>
        <w:rPr>
          <w:noProof/>
        </w:rPr>
        <w:lastRenderedPageBreak/>
        <w:drawing>
          <wp:anchor distT="0" distB="0" distL="114300" distR="114300" simplePos="0" relativeHeight="251672576" behindDoc="0" locked="0" layoutInCell="1" allowOverlap="1" wp14:anchorId="4B99B4FF" wp14:editId="62C16B42">
            <wp:simplePos x="0" y="0"/>
            <wp:positionH relativeFrom="margin">
              <wp:align>right</wp:align>
            </wp:positionH>
            <wp:positionV relativeFrom="paragraph">
              <wp:posOffset>0</wp:posOffset>
            </wp:positionV>
            <wp:extent cx="5943600" cy="3134995"/>
            <wp:effectExtent l="0" t="0" r="0"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134995"/>
                    </a:xfrm>
                    <a:prstGeom prst="rect">
                      <a:avLst/>
                    </a:prstGeom>
                  </pic:spPr>
                </pic:pic>
              </a:graphicData>
            </a:graphic>
          </wp:anchor>
        </w:drawing>
      </w:r>
      <w:r w:rsidR="00806062">
        <w:rPr>
          <w:b/>
        </w:rPr>
        <w:t xml:space="preserve">Figure </w:t>
      </w:r>
      <w:r w:rsidR="00DA4FCC">
        <w:rPr>
          <w:b/>
        </w:rPr>
        <w:t>4</w:t>
      </w:r>
      <w:r w:rsidR="00806062">
        <w:rPr>
          <w:b/>
        </w:rPr>
        <w:t xml:space="preserve">. </w:t>
      </w:r>
      <w:r w:rsidR="00806062">
        <w:t xml:space="preserve">Linear model and correlation of soybean cultivar tolerance proportions to early-season vigor for both metribuzin [Herbicide tolerance = 1.26 – 0.05*(early-season vigor); </w:t>
      </w:r>
      <w:r w:rsidR="00806062">
        <w:rPr>
          <w:i/>
        </w:rPr>
        <w:t>r</w:t>
      </w:r>
      <w:r w:rsidR="00806062">
        <w:t xml:space="preserve"> = 0.367</w:t>
      </w:r>
      <w:r w:rsidR="00C25573">
        <w:t>; p&lt;0.0001</w:t>
      </w:r>
      <w:r w:rsidR="00806062">
        <w:t xml:space="preserve">] and sulfentrazone [Herbicide tolerance = 1.22 – 0.05*(early-season vigor); </w:t>
      </w:r>
      <w:r w:rsidR="00806062">
        <w:rPr>
          <w:i/>
        </w:rPr>
        <w:t>r</w:t>
      </w:r>
      <w:r w:rsidR="00806062">
        <w:t xml:space="preserve"> = 0.317</w:t>
      </w:r>
      <w:r w:rsidR="00C25573">
        <w:t>; p&lt;0.0001</w:t>
      </w:r>
      <w:r w:rsidR="00806062">
        <w:t>] herbicide active ingredients.</w:t>
      </w:r>
      <w:r w:rsidR="00DA4FCC">
        <w:br w:type="page"/>
      </w:r>
    </w:p>
    <w:p w:rsidR="00C445DB" w:rsidRDefault="00DA4FCC" w:rsidP="00DA4FCC">
      <w:pPr>
        <w:widowControl w:val="0"/>
        <w:autoSpaceDE w:val="0"/>
        <w:autoSpaceDN w:val="0"/>
        <w:adjustRightInd w:val="0"/>
        <w:spacing w:line="480" w:lineRule="auto"/>
        <w:rPr>
          <w:rFonts w:ascii="Times New Roman" w:hAnsi="Times New Roman" w:cs="Times New Roman"/>
          <w:szCs w:val="24"/>
        </w:rPr>
      </w:pPr>
      <w:r>
        <w:rPr>
          <w:noProof/>
        </w:rPr>
        <w:lastRenderedPageBreak/>
        <w:drawing>
          <wp:anchor distT="0" distB="0" distL="114300" distR="114300" simplePos="0" relativeHeight="251683840" behindDoc="0" locked="0" layoutInCell="1" allowOverlap="1" wp14:anchorId="1AF3CB31" wp14:editId="15C6E571">
            <wp:simplePos x="0" y="0"/>
            <wp:positionH relativeFrom="margin">
              <wp:align>right</wp:align>
            </wp:positionH>
            <wp:positionV relativeFrom="paragraph">
              <wp:posOffset>0</wp:posOffset>
            </wp:positionV>
            <wp:extent cx="5943600" cy="3134995"/>
            <wp:effectExtent l="0" t="0" r="0" b="825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134995"/>
                    </a:xfrm>
                    <a:prstGeom prst="rect">
                      <a:avLst/>
                    </a:prstGeom>
                  </pic:spPr>
                </pic:pic>
              </a:graphicData>
            </a:graphic>
          </wp:anchor>
        </w:drawing>
      </w:r>
      <w:r>
        <w:rPr>
          <w:b/>
        </w:rPr>
        <w:t xml:space="preserve">Figure 5. </w:t>
      </w:r>
      <w:r>
        <w:t xml:space="preserve">Linear model and correlation of soybean cultivar tolerance proportions to maturity group for both metribuzin [Herbicide tolerance = 0.78 + 0.01*(maturity group); </w:t>
      </w:r>
      <w:r>
        <w:rPr>
          <w:i/>
        </w:rPr>
        <w:t>r</w:t>
      </w:r>
      <w:r>
        <w:t xml:space="preserve"> = 0.048</w:t>
      </w:r>
      <w:r w:rsidR="00C25573">
        <w:t>; p=0.4760</w:t>
      </w:r>
      <w:r>
        <w:t xml:space="preserve">] and sulfentrazone [Herbicide tolerance = 0.88 – 0.05*(maturity group); </w:t>
      </w:r>
      <w:r>
        <w:rPr>
          <w:i/>
        </w:rPr>
        <w:t>r</w:t>
      </w:r>
      <w:r>
        <w:t xml:space="preserve"> = 0.273</w:t>
      </w:r>
      <w:r w:rsidR="00C25573">
        <w:t>; p&lt;0.0001</w:t>
      </w:r>
      <w:r>
        <w:t>] herbicide active ingredients.</w:t>
      </w:r>
    </w:p>
    <w:sectPr w:rsidR="00C445DB" w:rsidSect="00171B4E">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1B3F"/>
    <w:rsid w:val="00020387"/>
    <w:rsid w:val="00031E6C"/>
    <w:rsid w:val="00041C8A"/>
    <w:rsid w:val="000568A2"/>
    <w:rsid w:val="0007306F"/>
    <w:rsid w:val="000D7FDB"/>
    <w:rsid w:val="00103204"/>
    <w:rsid w:val="00115808"/>
    <w:rsid w:val="001374B7"/>
    <w:rsid w:val="001400A8"/>
    <w:rsid w:val="00171B4E"/>
    <w:rsid w:val="001A2F44"/>
    <w:rsid w:val="001B3B01"/>
    <w:rsid w:val="001D0113"/>
    <w:rsid w:val="0026408A"/>
    <w:rsid w:val="002A76B4"/>
    <w:rsid w:val="002B20D9"/>
    <w:rsid w:val="003041DB"/>
    <w:rsid w:val="0032209A"/>
    <w:rsid w:val="0032469F"/>
    <w:rsid w:val="00333F76"/>
    <w:rsid w:val="00361707"/>
    <w:rsid w:val="00362713"/>
    <w:rsid w:val="003A0D6D"/>
    <w:rsid w:val="003C026A"/>
    <w:rsid w:val="003D3B8C"/>
    <w:rsid w:val="00434975"/>
    <w:rsid w:val="00456ACF"/>
    <w:rsid w:val="00471EC8"/>
    <w:rsid w:val="004774E9"/>
    <w:rsid w:val="004A6CC1"/>
    <w:rsid w:val="0051472D"/>
    <w:rsid w:val="00515098"/>
    <w:rsid w:val="00533B3A"/>
    <w:rsid w:val="0054028D"/>
    <w:rsid w:val="00544E75"/>
    <w:rsid w:val="005549FF"/>
    <w:rsid w:val="005674D0"/>
    <w:rsid w:val="005824C8"/>
    <w:rsid w:val="005B71DC"/>
    <w:rsid w:val="00621B6C"/>
    <w:rsid w:val="006330D9"/>
    <w:rsid w:val="006B652F"/>
    <w:rsid w:val="006F15C5"/>
    <w:rsid w:val="007416BC"/>
    <w:rsid w:val="0074304D"/>
    <w:rsid w:val="007931C0"/>
    <w:rsid w:val="007C44D5"/>
    <w:rsid w:val="007E0AD9"/>
    <w:rsid w:val="007F3D88"/>
    <w:rsid w:val="00806062"/>
    <w:rsid w:val="00833B3C"/>
    <w:rsid w:val="00864D74"/>
    <w:rsid w:val="00873BCA"/>
    <w:rsid w:val="0089035D"/>
    <w:rsid w:val="008D39FC"/>
    <w:rsid w:val="008E304B"/>
    <w:rsid w:val="008F52CA"/>
    <w:rsid w:val="009225EC"/>
    <w:rsid w:val="009470EE"/>
    <w:rsid w:val="00963E7A"/>
    <w:rsid w:val="0099149F"/>
    <w:rsid w:val="0099578A"/>
    <w:rsid w:val="009E0403"/>
    <w:rsid w:val="009E18F9"/>
    <w:rsid w:val="009F0245"/>
    <w:rsid w:val="00A224EC"/>
    <w:rsid w:val="00A933AA"/>
    <w:rsid w:val="00AB35CA"/>
    <w:rsid w:val="00AB4A53"/>
    <w:rsid w:val="00AE1B3F"/>
    <w:rsid w:val="00AE7D14"/>
    <w:rsid w:val="00AF043E"/>
    <w:rsid w:val="00B172F6"/>
    <w:rsid w:val="00B173CD"/>
    <w:rsid w:val="00B92395"/>
    <w:rsid w:val="00BB40B2"/>
    <w:rsid w:val="00BB62CA"/>
    <w:rsid w:val="00C008AD"/>
    <w:rsid w:val="00C25573"/>
    <w:rsid w:val="00C4286B"/>
    <w:rsid w:val="00C445DB"/>
    <w:rsid w:val="00C464E8"/>
    <w:rsid w:val="00C87CEC"/>
    <w:rsid w:val="00CA226A"/>
    <w:rsid w:val="00CB0665"/>
    <w:rsid w:val="00CD119B"/>
    <w:rsid w:val="00D346B9"/>
    <w:rsid w:val="00D626D6"/>
    <w:rsid w:val="00D872F6"/>
    <w:rsid w:val="00DA2F6E"/>
    <w:rsid w:val="00DA4FCC"/>
    <w:rsid w:val="00DF29AB"/>
    <w:rsid w:val="00DF5D02"/>
    <w:rsid w:val="00E01B76"/>
    <w:rsid w:val="00E02C32"/>
    <w:rsid w:val="00E07C54"/>
    <w:rsid w:val="00E46EFC"/>
    <w:rsid w:val="00E8314C"/>
    <w:rsid w:val="00E91118"/>
    <w:rsid w:val="00EF0D6F"/>
    <w:rsid w:val="00F2545D"/>
    <w:rsid w:val="00F264E7"/>
    <w:rsid w:val="00F548D2"/>
    <w:rsid w:val="00FB75D5"/>
    <w:rsid w:val="00FD75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0E23A"/>
  <w15:chartTrackingRefBased/>
  <w15:docId w15:val="{8FC2E53B-CFD4-43AD-B7A0-C6200B25F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4D74"/>
    <w:pPr>
      <w:spacing w:after="0" w:line="240" w:lineRule="auto"/>
    </w:pPr>
    <w:rPr>
      <w:rFonts w:asciiTheme="majorHAnsi" w:hAnsiTheme="majorHAns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91118"/>
    <w:pPr>
      <w:spacing w:after="0" w:line="240" w:lineRule="auto"/>
    </w:pPr>
    <w:rPr>
      <w:rFonts w:asciiTheme="majorHAnsi" w:hAnsiTheme="majorHAnsi"/>
      <w:sz w:val="24"/>
    </w:rPr>
  </w:style>
  <w:style w:type="table" w:styleId="TableGrid">
    <w:name w:val="Table Grid"/>
    <w:basedOn w:val="TableNormal"/>
    <w:uiPriority w:val="39"/>
    <w:rsid w:val="005674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71B4E"/>
  </w:style>
  <w:style w:type="paragraph" w:styleId="NormalWeb">
    <w:name w:val="Normal (Web)"/>
    <w:basedOn w:val="Normal"/>
    <w:uiPriority w:val="99"/>
    <w:unhideWhenUsed/>
    <w:rsid w:val="004A6CC1"/>
    <w:pPr>
      <w:spacing w:before="100" w:beforeAutospacing="1" w:after="100" w:afterAutospacing="1"/>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6902211">
      <w:bodyDiv w:val="1"/>
      <w:marLeft w:val="0"/>
      <w:marRight w:val="0"/>
      <w:marTop w:val="0"/>
      <w:marBottom w:val="0"/>
      <w:divBdr>
        <w:top w:val="none" w:sz="0" w:space="0" w:color="auto"/>
        <w:left w:val="none" w:sz="0" w:space="0" w:color="auto"/>
        <w:bottom w:val="none" w:sz="0" w:space="0" w:color="auto"/>
        <w:right w:val="none" w:sz="0" w:space="0" w:color="auto"/>
      </w:divBdr>
      <w:divsChild>
        <w:div w:id="459033369">
          <w:marLeft w:val="0"/>
          <w:marRight w:val="0"/>
          <w:marTop w:val="0"/>
          <w:marBottom w:val="0"/>
          <w:divBdr>
            <w:top w:val="none" w:sz="0" w:space="0" w:color="auto"/>
            <w:left w:val="none" w:sz="0" w:space="0" w:color="auto"/>
            <w:bottom w:val="none" w:sz="0" w:space="0" w:color="auto"/>
            <w:right w:val="none" w:sz="0" w:space="0" w:color="auto"/>
          </w:divBdr>
          <w:divsChild>
            <w:div w:id="268198332">
              <w:marLeft w:val="0"/>
              <w:marRight w:val="0"/>
              <w:marTop w:val="0"/>
              <w:marBottom w:val="0"/>
              <w:divBdr>
                <w:top w:val="none" w:sz="0" w:space="0" w:color="auto"/>
                <w:left w:val="none" w:sz="0" w:space="0" w:color="auto"/>
                <w:bottom w:val="none" w:sz="0" w:space="0" w:color="auto"/>
                <w:right w:val="none" w:sz="0" w:space="0" w:color="auto"/>
              </w:divBdr>
              <w:divsChild>
                <w:div w:id="40483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E42D2-D3BC-3B41-AF04-7424B844A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6</Pages>
  <Words>4372</Words>
  <Characters>24921</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my Butts</dc:creator>
  <cp:keywords/>
  <dc:description/>
  <cp:lastModifiedBy>Maxwel Oliveira</cp:lastModifiedBy>
  <cp:revision>4</cp:revision>
  <dcterms:created xsi:type="dcterms:W3CDTF">2019-05-03T21:42:00Z</dcterms:created>
  <dcterms:modified xsi:type="dcterms:W3CDTF">2019-05-0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0cd75b-9c29-3e7e-8d29-cd8bd9300128</vt:lpwstr>
  </property>
  <property fmtid="{D5CDD505-2E9C-101B-9397-08002B2CF9AE}" pid="4" name="Mendeley Citation Style_1">
    <vt:lpwstr>http://www.zotero.org/styles/weed-science-society-of-ameri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rop-protection</vt:lpwstr>
  </property>
  <property fmtid="{D5CDD505-2E9C-101B-9397-08002B2CF9AE}" pid="16" name="Mendeley Recent Style Name 5_1">
    <vt:lpwstr>Crop Protec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eed-science-society-of-america</vt:lpwstr>
  </property>
  <property fmtid="{D5CDD505-2E9C-101B-9397-08002B2CF9AE}" pid="24" name="Mendeley Recent Style Name 9_1">
    <vt:lpwstr>Weed Science Society of America</vt:lpwstr>
  </property>
</Properties>
</file>